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48706B3C" w:rsidR="006E5F79" w:rsidRPr="00AD5A40" w:rsidRDefault="00985784" w:rsidP="00AD5A40">
      <w:pPr>
        <w:pStyle w:val="Heading1"/>
        <w:spacing w:line="276" w:lineRule="auto"/>
      </w:pPr>
      <w:r>
        <w:t xml:space="preserve">Supplementary Material </w:t>
      </w:r>
      <w:r w:rsidR="00C76136">
        <w:t xml:space="preserve">-- </w:t>
      </w:r>
      <w:r w:rsidR="00C76136" w:rsidRPr="00AD5A40">
        <w:t>Details</w:t>
      </w:r>
      <w:r w:rsidR="001F239F" w:rsidRPr="00AD5A40">
        <w:t xml:space="preserve"> of the Individual-Based Model (IBM)</w:t>
      </w:r>
    </w:p>
    <w:p w14:paraId="1C8F02C8" w14:textId="13D5DB2D" w:rsidR="001F239F" w:rsidRPr="00AD5A40" w:rsidRDefault="001F239F" w:rsidP="00AD5A40">
      <w:pPr>
        <w:spacing w:line="276" w:lineRule="auto"/>
        <w:jc w:val="both"/>
      </w:pPr>
      <w:r w:rsidRPr="00AD5A40">
        <w:t xml:space="preserve">This </w:t>
      </w:r>
      <w:r w:rsidR="004E51D9">
        <w:t xml:space="preserve">document </w:t>
      </w:r>
      <w:r w:rsidRPr="00AD5A40">
        <w:t>describes the equations and assumptions used to generate the length</w:t>
      </w:r>
      <w:r w:rsidR="00EC667E" w:rsidRPr="00AD5A40">
        <w:t>-</w:t>
      </w:r>
      <w:r w:rsidRPr="00AD5A40">
        <w:t>at</w:t>
      </w:r>
      <w:r w:rsidR="00EC667E" w:rsidRPr="00AD5A40">
        <w:t>-</w:t>
      </w:r>
      <w:r w:rsidRPr="00AD5A40">
        <w:t xml:space="preserve">age datasets used in the simulation testing component of this study. The first section describes the generation of the observed data, and the second </w:t>
      </w:r>
      <w:r w:rsidR="001F786C">
        <w:t>section</w:t>
      </w:r>
      <w:r w:rsidRPr="00AD5A40">
        <w:t xml:space="preserve"> details further how </w:t>
      </w:r>
      <w:r w:rsidR="00B5588A" w:rsidRPr="00AD5A40">
        <w:t>spatial</w:t>
      </w:r>
      <w:r w:rsidRPr="00AD5A40">
        <w:t xml:space="preserve"> variation</w:t>
      </w:r>
      <w:r w:rsidR="00B5588A" w:rsidRPr="00AD5A40">
        <w:t xml:space="preserve"> in fish size at age</w:t>
      </w:r>
      <w:r w:rsidRPr="00AD5A40">
        <w:t xml:space="preserve"> is introduced.</w:t>
      </w:r>
      <w:r w:rsidR="007C6A64" w:rsidRPr="00AD5A40">
        <w:t xml:space="preserve"> Table </w:t>
      </w:r>
      <w:r w:rsidR="00EE13F1" w:rsidRPr="00AD5A40">
        <w:t>A</w:t>
      </w:r>
      <w:r w:rsidR="007C6A64" w:rsidRPr="00AD5A40">
        <w:t xml:space="preserve">1 provides </w:t>
      </w:r>
      <w:r w:rsidR="00761C5B" w:rsidRPr="00AD5A40">
        <w:t>parameter values used in the study.</w:t>
      </w:r>
    </w:p>
    <w:p w14:paraId="0C4C5C6A" w14:textId="77777777" w:rsidR="00FC654D" w:rsidRPr="00AD5A40" w:rsidRDefault="00FC654D" w:rsidP="00AD5A40">
      <w:pPr>
        <w:spacing w:line="276" w:lineRule="auto"/>
      </w:pPr>
    </w:p>
    <w:p w14:paraId="6E62AF20" w14:textId="64F74517" w:rsidR="007C6A64" w:rsidRPr="00AD5A40" w:rsidRDefault="00EC667E" w:rsidP="00AD5A40">
      <w:pPr>
        <w:pStyle w:val="Heading1"/>
        <w:spacing w:line="276" w:lineRule="auto"/>
      </w:pPr>
      <w:r w:rsidRPr="00AD5A40">
        <w:t>A.1 G</w:t>
      </w:r>
      <w:r w:rsidR="001F239F" w:rsidRPr="00AD5A40">
        <w:t>eneration of age-length data</w:t>
      </w:r>
    </w:p>
    <w:p w14:paraId="0AA713F1" w14:textId="0958D2E9" w:rsidR="007C6A64" w:rsidRPr="00AD5A40" w:rsidRDefault="007C6A64" w:rsidP="00AD5A40">
      <w:pPr>
        <w:spacing w:line="276" w:lineRule="auto"/>
        <w:jc w:val="both"/>
        <w:rPr>
          <w:rFonts w:eastAsiaTheme="minorEastAsia"/>
        </w:rPr>
      </w:pPr>
      <w:r w:rsidRPr="00AD5A40">
        <w:t xml:space="preserve">The IBM is designed to mimic individual variation in growth for an </w:t>
      </w:r>
      <w:r w:rsidR="008072BE" w:rsidRPr="00AD5A40">
        <w:t>un</w:t>
      </w:r>
      <w:r w:rsidRPr="00AD5A40">
        <w:t>exploited fishery. The model runs for 100 years. Generally, all fish within each simulation are subject to the same baseline life history parameters</w:t>
      </w:r>
      <w:r w:rsidR="002E43FF" w:rsidRPr="00AD5A40">
        <w:t xml:space="preserve">, with </w:t>
      </w:r>
      <w:r w:rsidR="005B3CD6" w:rsidRPr="00AD5A40">
        <w:t>three</w:t>
      </w:r>
      <w:r w:rsidR="002E43FF" w:rsidRPr="00AD5A40">
        <w:t xml:space="preserve"> growth </w:t>
      </w:r>
      <w:r w:rsidR="005B3CD6" w:rsidRPr="00AD5A40">
        <w:t>“</w:t>
      </w:r>
      <w:r w:rsidR="00D9060A" w:rsidRPr="00AD5A40">
        <w:t>r</w:t>
      </w:r>
      <w:r w:rsidR="002E43FF" w:rsidRPr="00AD5A40">
        <w:t>egimes</w:t>
      </w:r>
      <w:r w:rsidR="005B3CD6" w:rsidRPr="00AD5A40">
        <w:t>”</w:t>
      </w:r>
      <w:r w:rsidR="002E43FF" w:rsidRPr="00AD5A40">
        <w:t xml:space="preserve"> (defined by distinct </w:t>
      </w:r>
      <w:r w:rsidR="008072BE" w:rsidRPr="00AD5A40">
        <w:t xml:space="preserve">values for the </w:t>
      </w:r>
      <w:r w:rsidR="005B3CD6" w:rsidRPr="00AD5A40">
        <w:t>parameters</w:t>
      </w:r>
      <w:r w:rsidR="002E43FF" w:rsidRPr="00AD5A40">
        <w:t xml:space="preserve"> of the growth equation</w:t>
      </w:r>
      <w:r w:rsidR="005B3CD6" w:rsidRPr="00AD5A40">
        <w:t>, see below</w:t>
      </w:r>
      <w:r w:rsidR="002E43FF" w:rsidRPr="00AD5A40">
        <w:t xml:space="preserve">) </w:t>
      </w:r>
      <w:r w:rsidRPr="00AD5A40">
        <w:rPr>
          <w:rFonts w:eastAsiaTheme="minorEastAsia"/>
        </w:rPr>
        <w:t xml:space="preserve">assigned </w:t>
      </w:r>
      <w:r w:rsidR="00495E2D" w:rsidRPr="00AD5A40">
        <w:rPr>
          <w:rFonts w:eastAsiaTheme="minorEastAsia"/>
        </w:rPr>
        <w:t xml:space="preserve">spatial ranges accordingly </w:t>
      </w:r>
      <w:r w:rsidRPr="00AD5A40">
        <w:rPr>
          <w:rFonts w:eastAsiaTheme="minorEastAsia"/>
        </w:rPr>
        <w:t>(see</w:t>
      </w:r>
      <w:r w:rsidR="0085512E" w:rsidRPr="00AD5A40">
        <w:rPr>
          <w:rFonts w:eastAsiaTheme="minorEastAsia"/>
        </w:rPr>
        <w:t xml:space="preserve"> Section </w:t>
      </w:r>
      <w:r w:rsidRPr="00AD5A40">
        <w:rPr>
          <w:rFonts w:eastAsiaTheme="minorEastAsia"/>
        </w:rPr>
        <w:t xml:space="preserve"> </w:t>
      </w:r>
      <w:r w:rsidRPr="00AD5A40">
        <w:rPr>
          <w:rFonts w:eastAsiaTheme="minorEastAsia"/>
        </w:rPr>
        <w:fldChar w:fldCharType="begin"/>
      </w:r>
      <w:r w:rsidRPr="00AD5A40">
        <w:rPr>
          <w:rFonts w:eastAsiaTheme="minorEastAsia"/>
        </w:rPr>
        <w:instrText xml:space="preserve"> REF _Ref157361 \h  \* MERGEFORMAT </w:instrText>
      </w:r>
      <w:r w:rsidRPr="00AD5A40">
        <w:rPr>
          <w:rFonts w:eastAsiaTheme="minorEastAsia"/>
        </w:rPr>
      </w:r>
      <w:r w:rsidRPr="00AD5A40">
        <w:rPr>
          <w:rFonts w:eastAsiaTheme="minorEastAsia"/>
        </w:rPr>
        <w:fldChar w:fldCharType="separate"/>
      </w:r>
      <w:r w:rsidR="006E09BE" w:rsidRPr="00AD5A40">
        <w:rPr>
          <w:rFonts w:eastAsiaTheme="minorEastAsia"/>
        </w:rPr>
        <w:t>A.1.4 Assigning Spatio-temporal Variation</w:t>
      </w:r>
      <w:r w:rsidRPr="00AD5A40">
        <w:rPr>
          <w:rFonts w:eastAsiaTheme="minorEastAsia"/>
        </w:rPr>
        <w:fldChar w:fldCharType="end"/>
      </w:r>
      <w:r w:rsidRPr="00AD5A40">
        <w:rPr>
          <w:rFonts w:eastAsiaTheme="minorEastAsia"/>
        </w:rPr>
        <w:t>, below).</w:t>
      </w:r>
      <w:r w:rsidR="00A22AB0" w:rsidRPr="00AD5A40">
        <w:rPr>
          <w:rFonts w:eastAsiaTheme="minorEastAsia"/>
        </w:rPr>
        <w:t xml:space="preserve"> Here we detail the growth component of the IBM, code to execute the simulations is available here: </w:t>
      </w:r>
      <w:hyperlink r:id="rId8" w:history="1">
        <w:r w:rsidR="00A22AB0" w:rsidRPr="00AD5A40">
          <w:rPr>
            <w:rStyle w:val="Hyperlink"/>
          </w:rPr>
          <w:t>https://github.com/mkapur/sab-growth/blob/master/IBM_master.R</w:t>
        </w:r>
      </w:hyperlink>
    </w:p>
    <w:p w14:paraId="2AB54D06" w14:textId="77777777" w:rsidR="00A22AB0" w:rsidRPr="00AD5A40" w:rsidRDefault="00A22AB0" w:rsidP="00AD5A40">
      <w:pPr>
        <w:spacing w:line="276" w:lineRule="auto"/>
        <w:jc w:val="both"/>
        <w:rPr>
          <w:rFonts w:eastAsiaTheme="minorEastAsia"/>
        </w:rPr>
      </w:pPr>
    </w:p>
    <w:p w14:paraId="348737BA" w14:textId="21E6E4DD" w:rsidR="007C6A64" w:rsidRPr="00AD5A40" w:rsidRDefault="007C6A64" w:rsidP="00AD5A40">
      <w:pPr>
        <w:spacing w:line="276" w:lineRule="auto"/>
      </w:pPr>
    </w:p>
    <w:p w14:paraId="0E62BF6F" w14:textId="6D262863" w:rsidR="007C6A64" w:rsidRPr="00AD5A40" w:rsidRDefault="00EC667E" w:rsidP="00AD5A40">
      <w:pPr>
        <w:pStyle w:val="Heading2"/>
        <w:numPr>
          <w:ilvl w:val="0"/>
          <w:numId w:val="0"/>
        </w:numPr>
        <w:spacing w:line="276" w:lineRule="auto"/>
      </w:pPr>
      <w:r w:rsidRPr="00AD5A40">
        <w:t>A.1.1. G</w:t>
      </w:r>
      <w:r w:rsidR="007C6A64" w:rsidRPr="00AD5A40">
        <w:t xml:space="preserve">rowth </w:t>
      </w:r>
    </w:p>
    <w:p w14:paraId="70FE9190" w14:textId="30F08463" w:rsidR="00D566DD" w:rsidRPr="00AD5A40" w:rsidRDefault="001F239F" w:rsidP="00AD5A40">
      <w:pPr>
        <w:spacing w:line="276" w:lineRule="auto"/>
        <w:jc w:val="both"/>
      </w:pPr>
      <w:r w:rsidRPr="00AD5A40">
        <w:t xml:space="preserve">The growth module of the IBM </w:t>
      </w:r>
      <w:r w:rsidR="00EC667E" w:rsidRPr="00AD5A40">
        <w:t>is</w:t>
      </w:r>
      <w:r w:rsidRPr="00AD5A40">
        <w:t xml:space="preserve"> a von Bertalanf</w:t>
      </w:r>
      <w:r w:rsidR="00CE5099" w:rsidRPr="00AD5A40">
        <w:t>f</w:t>
      </w:r>
      <w:r w:rsidRPr="00AD5A40">
        <w:t xml:space="preserve">y growth function </w:t>
      </w:r>
      <w:r w:rsidR="00EC667E" w:rsidRPr="00AD5A40">
        <w:t xml:space="preserve">parameterized in terms of </w:t>
      </w:r>
      <w:r w:rsidRPr="00AD5A40">
        <w:rPr>
          <w:i/>
        </w:rPr>
        <w:t>L</w:t>
      </w:r>
      <w:r w:rsidRPr="00AD5A40">
        <w:rPr>
          <w:vertAlign w:val="subscript"/>
        </w:rPr>
        <w:t>1</w:t>
      </w:r>
      <w:r w:rsidRPr="00AD5A40">
        <w:t xml:space="preserve"> and </w:t>
      </w:r>
      <w:r w:rsidRPr="00AD5A40">
        <w:rPr>
          <w:i/>
        </w:rPr>
        <w:t>L</w:t>
      </w:r>
      <w:r w:rsidRPr="00AD5A40">
        <w:rPr>
          <w:vertAlign w:val="subscript"/>
        </w:rPr>
        <w:t>2</w:t>
      </w:r>
      <w:r w:rsidR="00EC667E" w:rsidRPr="00AD5A40">
        <w:t>:</w:t>
      </w:r>
      <w:r w:rsidRPr="00AD5A40">
        <w:t xml:space="preserve"> </w:t>
      </w:r>
    </w:p>
    <w:p w14:paraId="56C4DB00" w14:textId="013E8B37" w:rsidR="00EC667E" w:rsidRPr="00AD5A40" w:rsidRDefault="00541DAB" w:rsidP="00AD5A40">
      <w:pPr>
        <w:keepNext/>
        <w:spacing w:before="120" w:after="120" w:line="276"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sidRPr="00AD5A40">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rPr>
                <w:rFonts w:ascii="Cambria Math" w:hAnsi="Cambria Math"/>
              </w:rPr>
              <m:t>)</m:t>
            </m:r>
          </m:den>
        </m:f>
      </m:oMath>
      <w:r w:rsidR="00EC667E" w:rsidRPr="00AD5A40">
        <w:rPr>
          <w:rFonts w:eastAsiaTheme="minorEastAsia"/>
        </w:rPr>
        <w:tab/>
      </w:r>
      <w:r w:rsidR="00EC667E" w:rsidRPr="00AD5A40">
        <w:tab/>
      </w:r>
      <w:r w:rsidR="00EC667E" w:rsidRPr="00AD5A40">
        <w:tab/>
      </w:r>
      <w:r w:rsidR="00EC667E" w:rsidRPr="00AD5A40">
        <w:tab/>
      </w:r>
      <w:r w:rsidR="00A727A0" w:rsidRPr="00AD5A40">
        <w:tab/>
      </w:r>
      <w:r w:rsidR="00A727A0" w:rsidRPr="00AD5A40">
        <w:tab/>
      </w:r>
      <w:r w:rsidR="00A727A0" w:rsidRPr="00AD5A40">
        <w:tab/>
      </w:r>
      <w:r w:rsidR="00A727A0" w:rsidRPr="00AD5A40">
        <w:tab/>
      </w:r>
      <w:r w:rsidR="00162700" w:rsidRPr="00AD5A40">
        <w:t xml:space="preserve">App. Equation </w:t>
      </w:r>
      <w:r w:rsidR="00BA4C54" w:rsidRPr="00AD5A40">
        <w:rPr>
          <w:noProof/>
        </w:rPr>
        <w:fldChar w:fldCharType="begin"/>
      </w:r>
      <w:r w:rsidR="00BA4C54" w:rsidRPr="00AD5A40">
        <w:rPr>
          <w:noProof/>
        </w:rPr>
        <w:instrText xml:space="preserve"> SEQ App._Equation \* ARABIC </w:instrText>
      </w:r>
      <w:r w:rsidR="00BA4C54" w:rsidRPr="00AD5A40">
        <w:rPr>
          <w:noProof/>
        </w:rPr>
        <w:fldChar w:fldCharType="separate"/>
      </w:r>
      <w:r w:rsidR="00912782" w:rsidRPr="00AD5A40">
        <w:rPr>
          <w:noProof/>
        </w:rPr>
        <w:t>1</w:t>
      </w:r>
      <w:r w:rsidR="00BA4C54" w:rsidRPr="00AD5A40">
        <w:rPr>
          <w:noProof/>
        </w:rPr>
        <w:fldChar w:fldCharType="end"/>
      </w:r>
    </w:p>
    <w:p w14:paraId="1711F8FD" w14:textId="18BB4371" w:rsidR="00CE5099" w:rsidRPr="00AD5A40" w:rsidRDefault="00EC667E" w:rsidP="00AD5A40">
      <w:pPr>
        <w:spacing w:line="276" w:lineRule="auto"/>
        <w:jc w:val="both"/>
        <w:rPr>
          <w:rFonts w:eastAsiaTheme="minorEastAsia"/>
        </w:rPr>
      </w:pPr>
      <w:r w:rsidRPr="00AD5A40">
        <w:t>w</w:t>
      </w:r>
      <w:r w:rsidR="001F239F" w:rsidRPr="00AD5A40">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sidRPr="00AD5A40">
        <w:rPr>
          <w:rFonts w:eastAsiaTheme="minorEastAsia"/>
        </w:rPr>
        <w:t xml:space="preserve"> represents the length</w:t>
      </w:r>
      <w:r w:rsidRPr="00AD5A40">
        <w:rPr>
          <w:rFonts w:eastAsiaTheme="minorEastAsia"/>
        </w:rPr>
        <w:t>s</w:t>
      </w:r>
      <w:r w:rsidR="001F239F" w:rsidRPr="00AD5A40">
        <w:rPr>
          <w:rFonts w:eastAsiaTheme="minorEastAsia"/>
        </w:rPr>
        <w:t xml:space="preserve"> of a fish at age</w:t>
      </w:r>
      <w:r w:rsidRPr="00AD5A40">
        <w:rPr>
          <w:rFonts w:eastAsiaTheme="minorEastAsia"/>
        </w:rPr>
        <w:t>s</w:t>
      </w:r>
      <w:r w:rsidR="001F239F" w:rsidRPr="00AD5A40">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AD5A40">
        <w:rPr>
          <w:rFonts w:eastAsiaTheme="minorEastAsia"/>
        </w:rPr>
        <w:t xml:space="preserve">, and </w:t>
      </w:r>
      <w:r w:rsidR="00756645" w:rsidRPr="00AD5A40">
        <w:rPr>
          <w:rFonts w:eastAsiaTheme="minorEastAsia"/>
          <w:i/>
        </w:rPr>
        <w:t>k</w:t>
      </w:r>
      <w:r w:rsidR="001F239F" w:rsidRPr="00AD5A40">
        <w:rPr>
          <w:rFonts w:eastAsiaTheme="minorEastAsia"/>
        </w:rPr>
        <w:t xml:space="preserve"> is the </w:t>
      </w:r>
      <w:r w:rsidR="00FC654D" w:rsidRPr="00AD5A40">
        <w:rPr>
          <w:rFonts w:eastAsiaTheme="minorEastAsia"/>
        </w:rPr>
        <w:t>growth coefficient</w:t>
      </w:r>
      <w:r w:rsidR="001F239F" w:rsidRPr="00AD5A40">
        <w:rPr>
          <w:rFonts w:eastAsiaTheme="minorEastAsia"/>
        </w:rPr>
        <w:t xml:space="preserve">. </w:t>
      </w:r>
      <w:r w:rsidR="0046625D" w:rsidRPr="00AD5A40">
        <w:rPr>
          <w:rFonts w:eastAsiaTheme="minorEastAsia"/>
        </w:rPr>
        <w:t xml:space="preserve">The </w:t>
      </w:r>
      <w:r w:rsidRPr="00AD5A40">
        <w:rPr>
          <w:rFonts w:eastAsiaTheme="minorEastAsia"/>
        </w:rPr>
        <w:t xml:space="preserve">size </w:t>
      </w:r>
      <w:r w:rsidR="0046625D" w:rsidRPr="00AD5A40">
        <w:rPr>
          <w:rFonts w:eastAsiaTheme="minorEastAsia"/>
        </w:rPr>
        <w:t xml:space="preserve">of </w:t>
      </w:r>
      <w:r w:rsidR="001F239F" w:rsidRPr="00AD5A40">
        <w:rPr>
          <w:rFonts w:eastAsiaTheme="minorEastAsia"/>
        </w:rPr>
        <w:t xml:space="preserve">individual </w:t>
      </w:r>
      <w:r w:rsidR="0046625D" w:rsidRPr="00AD5A40">
        <w:rPr>
          <w:rFonts w:eastAsiaTheme="minorEastAsia"/>
          <w:i/>
        </w:rPr>
        <w:t xml:space="preserve">i </w:t>
      </w:r>
      <w:r w:rsidR="0077345F" w:rsidRPr="00AD5A40">
        <w:rPr>
          <w:rFonts w:eastAsiaTheme="minorEastAsia"/>
        </w:rPr>
        <w:t xml:space="preserve">at age </w:t>
      </w:r>
      <w:r w:rsidR="0077345F" w:rsidRPr="00AD5A40">
        <w:rPr>
          <w:rFonts w:eastAsiaTheme="minorEastAsia"/>
          <w:i/>
        </w:rPr>
        <w:t>a</w:t>
      </w:r>
      <w:r w:rsidR="0077345F" w:rsidRPr="00AD5A40">
        <w:rPr>
          <w:rFonts w:eastAsiaTheme="minorEastAsia"/>
        </w:rPr>
        <w:t xml:space="preserve"> </w:t>
      </w:r>
      <w:r w:rsidR="0046625D" w:rsidRPr="00AD5A40">
        <w:rPr>
          <w:rFonts w:eastAsiaTheme="minorEastAsia"/>
        </w:rPr>
        <w:t xml:space="preserve">is </w:t>
      </w:r>
      <w:r w:rsidR="00CE5099" w:rsidRPr="00AD5A40">
        <w:rPr>
          <w:rFonts w:eastAsiaTheme="minorEastAsia"/>
        </w:rPr>
        <w:t xml:space="preserve">defined by </w:t>
      </w:r>
      <w:r w:rsidR="0046625D" w:rsidRPr="00AD5A40">
        <w:rPr>
          <w:rFonts w:eastAsiaTheme="minorEastAsia"/>
        </w:rPr>
        <w:t>its length in the previous year and</w:t>
      </w:r>
      <w:r w:rsidR="00CE5099" w:rsidRPr="00AD5A40">
        <w:rPr>
          <w:rFonts w:eastAsiaTheme="minorEastAsia"/>
        </w:rPr>
        <w:t xml:space="preserve"> a growth increment </w:t>
      </w:r>
      <w:r w:rsidR="00CE5099" w:rsidRPr="00AD5A40">
        <w:rPr>
          <w:rFonts w:eastAsiaTheme="minorEastAsia"/>
          <w:i/>
        </w:rPr>
        <w:t xml:space="preserve">I </w:t>
      </w:r>
      <w:r w:rsidRPr="00AD5A40">
        <w:rPr>
          <w:rFonts w:eastAsiaTheme="minorEastAsia"/>
        </w:rPr>
        <w:t>that is lognormal</w:t>
      </w:r>
      <w:r w:rsidR="00CE5099" w:rsidRPr="00AD5A40">
        <w:rPr>
          <w:rFonts w:eastAsiaTheme="minorEastAsia"/>
        </w:rPr>
        <w:t>:</w:t>
      </w:r>
    </w:p>
    <w:p w14:paraId="040A22B1" w14:textId="30E973D3" w:rsidR="00EC667E" w:rsidRPr="00AD5A40" w:rsidRDefault="00541DAB" w:rsidP="00AD5A40">
      <w:pPr>
        <w:pStyle w:val="Caption"/>
        <w:spacing w:line="276" w:lineRule="auto"/>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sidRPr="00AD5A40">
        <w:rPr>
          <w:iCs w:val="0"/>
          <w:szCs w:val="24"/>
        </w:rPr>
        <w:tab/>
      </w:r>
      <w:r w:rsidR="00EC667E"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162700" w:rsidRPr="00AD5A40">
        <w:t xml:space="preserve">App. Equation </w:t>
      </w:r>
      <w:r w:rsidR="00162700" w:rsidRPr="00AD5A40">
        <w:fldChar w:fldCharType="begin"/>
      </w:r>
      <w:r w:rsidR="00162700" w:rsidRPr="00AD5A40">
        <w:instrText xml:space="preserve"> SEQ App._Equation \* ARABIC </w:instrText>
      </w:r>
      <w:r w:rsidR="00162700" w:rsidRPr="00AD5A40">
        <w:fldChar w:fldCharType="separate"/>
      </w:r>
      <w:r w:rsidR="00912782" w:rsidRPr="00AD5A40">
        <w:rPr>
          <w:noProof/>
        </w:rPr>
        <w:t>2</w:t>
      </w:r>
      <w:r w:rsidR="00162700" w:rsidRPr="00AD5A40">
        <w:fldChar w:fldCharType="end"/>
      </w:r>
    </w:p>
    <w:p w14:paraId="45398842" w14:textId="6413D6B7" w:rsidR="00F74C71" w:rsidRPr="00AD5A40" w:rsidRDefault="0046625D" w:rsidP="00AD5A40">
      <w:pPr>
        <w:pStyle w:val="Caption"/>
        <w:spacing w:line="276" w:lineRule="auto"/>
        <w:jc w:val="both"/>
      </w:pPr>
      <w:r w:rsidRPr="00AD5A40">
        <w:t>where</w:t>
      </w:r>
      <w:r w:rsidR="00EC667E" w:rsidRPr="00AD5A40">
        <w:t xml:space="preserve"> </w:t>
      </w:r>
      <w:r w:rsidRPr="00AD5A40">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rsidRPr="00AD5A40">
        <w:t>)</w:t>
      </w:r>
      <w:r w:rsidR="00EC667E" w:rsidRPr="00AD5A40">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rsidRPr="00AD5A40">
        <w:t xml:space="preserve"> = 0.025</w:t>
      </w:r>
      <w:r w:rsidR="00775178" w:rsidRPr="00AD5A40">
        <w:t xml:space="preserve"> </w:t>
      </w:r>
      <w:r w:rsidR="005B3CD6" w:rsidRPr="00AD5A40">
        <w:t xml:space="preserve">for </w:t>
      </w:r>
      <w:r w:rsidR="005B3CD6" w:rsidRPr="00AD5A40">
        <w:t xml:space="preserve">all ages and </w:t>
      </w:r>
      <w:r w:rsidR="00756645" w:rsidRPr="00AD5A40">
        <w:t>growth</w:t>
      </w:r>
      <w:r w:rsidR="005B3CD6" w:rsidRPr="00AD5A40">
        <w:t xml:space="preserve"> </w:t>
      </w:r>
      <w:r w:rsidR="00AC25F7">
        <w:t>regime</w:t>
      </w:r>
      <w:r w:rsidR="005B3CD6" w:rsidRPr="00AD5A40">
        <w:t>s</w:t>
      </w:r>
      <w:r w:rsidR="00756645" w:rsidRPr="00AD5A40">
        <w:t xml:space="preserve"> (</w:t>
      </w:r>
      <w:r w:rsidR="00756645" w:rsidRPr="00AD5A40">
        <w:fldChar w:fldCharType="begin"/>
      </w:r>
      <w:r w:rsidR="00756645" w:rsidRPr="00AD5A40">
        <w:instrText xml:space="preserve"> REF _Ref9575210 \h </w:instrText>
      </w:r>
      <w:r w:rsidR="00AD5A40">
        <w:instrText xml:space="preserve"> \* MERGEFORMAT </w:instrText>
      </w:r>
      <w:r w:rsidR="00756645" w:rsidRPr="00AD5A40">
        <w:fldChar w:fldCharType="separate"/>
      </w:r>
      <w:r w:rsidR="006E09BE" w:rsidRPr="00AD5A40">
        <w:t>Table A</w:t>
      </w:r>
      <w:r w:rsidR="006E09BE" w:rsidRPr="00AD5A40">
        <w:rPr>
          <w:noProof/>
        </w:rPr>
        <w:t>1</w:t>
      </w:r>
      <w:r w:rsidR="00756645" w:rsidRPr="00AD5A40">
        <w:fldChar w:fldCharType="end"/>
      </w:r>
      <w:r w:rsidR="00756645" w:rsidRPr="00AD5A40">
        <w:t>)</w:t>
      </w:r>
      <w:r w:rsidR="005B3CD6" w:rsidRPr="00AD5A40">
        <w:t>.</w:t>
      </w:r>
      <w:r w:rsidR="00775178" w:rsidRPr="00AD5A40">
        <w:t xml:space="preserve"> </w:t>
      </w:r>
      <w:r w:rsidR="003B6653" w:rsidRPr="00AD5A40">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r w:rsidR="001F786C">
        <w:t xml:space="preserve"> </w:t>
      </w:r>
      <w:r w:rsidR="003B6653" w:rsidRPr="00AD5A40">
        <w:t xml:space="preserve">was selected so that the growth increment </w:t>
      </w:r>
      <w:r w:rsidR="00D137DA" w:rsidRPr="00CE42D9">
        <w:rPr>
          <w:color w:val="4472C4" w:themeColor="accent1"/>
        </w:rPr>
        <w:t>was similar to sablefish.</w:t>
      </w:r>
    </w:p>
    <w:p w14:paraId="0E2AF343" w14:textId="6C980094" w:rsidR="0077345F" w:rsidRPr="00AD5A40" w:rsidRDefault="00EC667E" w:rsidP="00AD5A40">
      <w:pPr>
        <w:pStyle w:val="Heading2"/>
        <w:numPr>
          <w:ilvl w:val="0"/>
          <w:numId w:val="0"/>
        </w:numPr>
        <w:spacing w:line="276" w:lineRule="auto"/>
        <w:rPr>
          <w:lang w:val="en"/>
        </w:rPr>
      </w:pPr>
      <w:r w:rsidRPr="00AD5A40">
        <w:rPr>
          <w:lang w:val="en"/>
        </w:rPr>
        <w:t>A.1.2 S</w:t>
      </w:r>
      <w:r w:rsidR="0077345F" w:rsidRPr="00AD5A40">
        <w:rPr>
          <w:lang w:val="en"/>
        </w:rPr>
        <w:t>urvival</w:t>
      </w:r>
    </w:p>
    <w:p w14:paraId="20BD002B" w14:textId="2E345670" w:rsidR="00756645" w:rsidRPr="00AD5A40" w:rsidRDefault="00E373E1" w:rsidP="00AD5A40">
      <w:pPr>
        <w:spacing w:line="276" w:lineRule="auto"/>
        <w:jc w:val="both"/>
      </w:pPr>
      <w:r w:rsidRPr="00AD5A40">
        <w:rPr>
          <w:lang w:val="en"/>
        </w:rPr>
        <w:t xml:space="preserve">The composition of the fishery during year </w:t>
      </w:r>
      <w:r w:rsidRPr="00AD5A40">
        <w:rPr>
          <w:i/>
          <w:lang w:val="en"/>
        </w:rPr>
        <w:t>y</w:t>
      </w:r>
      <w:r w:rsidRPr="00AD5A40">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sidRPr="00AD5A40">
        <w:rPr>
          <w:lang w:val="en"/>
        </w:rPr>
        <w:t>). After recruitment, all fish are subject to mortality</w:t>
      </w:r>
      <w:r w:rsidR="001F786C">
        <w:rPr>
          <w:lang w:val="en"/>
        </w:rPr>
        <w:t>,</w:t>
      </w:r>
      <w:r w:rsidRPr="00AD5A40">
        <w:rPr>
          <w:lang w:val="en"/>
        </w:rPr>
        <w:t xml:space="preserve"> which consists only of natural mortality (</w:t>
      </w:r>
      <w:r w:rsidR="00D9060A" w:rsidRPr="00AD5A40">
        <w:rPr>
          <w:i/>
          <w:lang w:val="en"/>
        </w:rPr>
        <w:t>M</w:t>
      </w:r>
      <w:r w:rsidR="00A4485A" w:rsidRPr="00AD5A40">
        <w:rPr>
          <w:i/>
          <w:lang w:val="en"/>
        </w:rPr>
        <w:t xml:space="preserve">; </w:t>
      </w:r>
      <w:r w:rsidR="00A4485A" w:rsidRPr="00AD5A40">
        <w:rPr>
          <w:lang w:val="en"/>
        </w:rPr>
        <w:t>set</w:t>
      </w:r>
      <w:r w:rsidRPr="00AD5A40">
        <w:rPr>
          <w:lang w:val="en"/>
        </w:rPr>
        <w:t xml:space="preserve"> to 0.25yr</w:t>
      </w:r>
      <w:r w:rsidRPr="00AD5A40">
        <w:rPr>
          <w:vertAlign w:val="superscript"/>
          <w:lang w:val="en"/>
        </w:rPr>
        <w:t>-1</w:t>
      </w:r>
      <w:r w:rsidRPr="00AD5A40">
        <w:rPr>
          <w:lang w:val="en"/>
        </w:rPr>
        <w:t xml:space="preserve"> for all ages </w:t>
      </w:r>
      <w:r w:rsidR="00D9060A" w:rsidRPr="00AD5A40">
        <w:rPr>
          <w:lang w:val="en"/>
        </w:rPr>
        <w:t>and</w:t>
      </w:r>
      <w:r w:rsidRPr="00AD5A40">
        <w:rPr>
          <w:lang w:val="en"/>
        </w:rPr>
        <w:t xml:space="preserve"> years) as there is no fishery, thus fishing mortality (typically denoted </w:t>
      </w:r>
      <w:r w:rsidRPr="00AD5A40">
        <w:rPr>
          <w:i/>
          <w:lang w:val="en"/>
        </w:rPr>
        <w:t>F</w:t>
      </w:r>
      <w:r w:rsidRPr="00AD5A40">
        <w:rPr>
          <w:lang w:val="en"/>
        </w:rPr>
        <w:t xml:space="preserve">) and selectivity are ignored. </w:t>
      </w:r>
      <w:r w:rsidRPr="00AD5A40">
        <w:t>Because no fishing pressure nor selectivity acted upon the simulated population, we are unconcerned about variation in growth that can either be engendered (over time) or misrepresented by differences in selectivity.</w:t>
      </w:r>
      <w:r w:rsidRPr="00AD5A40">
        <w:rPr>
          <w:lang w:val="en"/>
        </w:rPr>
        <w:t xml:space="preserve"> </w:t>
      </w:r>
      <w:r w:rsidR="00F508DF" w:rsidRPr="00AD5A40">
        <w:t>Whether an individual survives the year</w:t>
      </w:r>
      <w:r w:rsidR="00756645" w:rsidRPr="00AD5A40">
        <w:t xml:space="preserve"> is simulated by randomly drawing a number </w:t>
      </w:r>
      <w:r w:rsidR="00756645" w:rsidRPr="00AD5A40">
        <w:rPr>
          <w:i/>
        </w:rPr>
        <w:t>u</w:t>
      </w:r>
      <w:r w:rsidR="00756645" w:rsidRPr="00AD5A40">
        <w:t xml:space="preserve"> from U[0,1] and allowing the individual to survive if this number is less than exp(-</w:t>
      </w:r>
      <w:r w:rsidR="00756645" w:rsidRPr="00AD5A40">
        <w:rPr>
          <w:i/>
        </w:rPr>
        <w:t>M</w:t>
      </w:r>
      <w:r w:rsidR="00756645" w:rsidRPr="00AD5A40">
        <w:t>)</w:t>
      </w:r>
      <w:r w:rsidR="001F786C">
        <w:t>, i.e.:</w:t>
      </w:r>
    </w:p>
    <w:p w14:paraId="0AD51838" w14:textId="77777777" w:rsidR="00A4485A" w:rsidRPr="00AD5A40" w:rsidRDefault="00A4485A" w:rsidP="00AD5A40">
      <w:pPr>
        <w:spacing w:line="276" w:lineRule="auto"/>
        <w:jc w:val="both"/>
        <w:rPr>
          <w:lang w:val="en"/>
        </w:rPr>
      </w:pPr>
    </w:p>
    <w:p w14:paraId="57C85AC4" w14:textId="13117AC0" w:rsidR="000806E3" w:rsidRPr="00AD5A40" w:rsidRDefault="00541DAB" w:rsidP="00AD5A40">
      <w:pPr>
        <w:spacing w:line="276" w:lineRule="auto"/>
        <w:rPr>
          <w:lang w:val="en"/>
        </w:rPr>
      </w:pPr>
      <m:oMath>
        <m:sSub>
          <m:sSubPr>
            <m:ctrlPr>
              <w:rPr>
                <w:rFonts w:ascii="Cambria Math" w:hAnsi="Cambria Math"/>
                <w:i/>
              </w:rPr>
            </m:ctrlPr>
          </m:sSubPr>
          <m:e>
            <m:r>
              <w:rPr>
                <w:rFonts w:ascii="Cambria Math" w:hAnsi="Cambria Math"/>
              </w:rPr>
              <m:t>S</m:t>
            </m:r>
          </m:e>
          <m:sub>
            <m:r>
              <w:rPr>
                <w:rFonts w:ascii="Cambria Math" w:hAnsi="Cambria Math"/>
              </w:rPr>
              <m:t>i,y,a</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 xml:space="preserve">1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lt;</m:t>
                        </m:r>
                        <m:sSup>
                          <m:sSupPr>
                            <m:ctrlPr>
                              <w:rPr>
                                <w:rFonts w:ascii="Cambria Math" w:hAnsi="Cambria Math"/>
                                <w:i/>
                              </w:rPr>
                            </m:ctrlPr>
                          </m:sSupPr>
                          <m:e>
                            <m:r>
                              <w:rPr>
                                <w:rFonts w:ascii="Cambria Math" w:hAnsi="Cambria Math"/>
                              </w:rPr>
                              <m:t>e</m:t>
                            </m:r>
                          </m:e>
                          <m:sup>
                            <m:r>
                              <w:rPr>
                                <w:rFonts w:ascii="Cambria Math" w:hAnsi="Cambria Math"/>
                              </w:rPr>
                              <m:t>-M</m:t>
                            </m:r>
                          </m:sup>
                        </m:sSup>
                      </m:e>
                    </m:mr>
                    <m:mr>
                      <m:e>
                        <m:r>
                          <w:rPr>
                            <w:rFonts w:ascii="Cambria Math" w:hAnsi="Cambria Math"/>
                          </w:rPr>
                          <m:t xml:space="preserve">0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gt;</m:t>
                        </m:r>
                        <m:sSup>
                          <m:sSupPr>
                            <m:ctrlPr>
                              <w:rPr>
                                <w:rFonts w:ascii="Cambria Math" w:hAnsi="Cambria Math"/>
                                <w:i/>
                              </w:rPr>
                            </m:ctrlPr>
                          </m:sSupPr>
                          <m:e>
                            <m:r>
                              <w:rPr>
                                <w:rFonts w:ascii="Cambria Math" w:hAnsi="Cambria Math"/>
                              </w:rPr>
                              <m:t>e</m:t>
                            </m:r>
                          </m:e>
                          <m:sup>
                            <m:r>
                              <w:rPr>
                                <w:rFonts w:ascii="Cambria Math" w:hAnsi="Cambria Math"/>
                              </w:rPr>
                              <m:t>-M</m:t>
                            </m:r>
                          </m:sup>
                        </m:sSup>
                      </m:e>
                    </m:mr>
                  </m:m>
                  <m:r>
                    <w:rPr>
                      <w:rFonts w:ascii="Cambria Math" w:hAnsi="Cambria Math"/>
                    </w:rPr>
                    <m:t xml:space="preserve">    for 0≤a≤ </m:t>
                  </m:r>
                  <m:sSup>
                    <m:sSupPr>
                      <m:ctrlPr>
                        <w:rPr>
                          <w:rFonts w:ascii="Cambria Math" w:hAnsi="Cambria Math"/>
                          <w:i/>
                          <w:sz w:val="22"/>
                        </w:rPr>
                      </m:ctrlPr>
                    </m:sSupPr>
                    <m:e>
                      <m:sSub>
                        <m:sSubPr>
                          <m:ctrlPr>
                            <w:rPr>
                              <w:rFonts w:ascii="Cambria Math" w:hAnsi="Cambria Math"/>
                              <w:i/>
                              <w:sz w:val="22"/>
                            </w:rPr>
                          </m:ctrlPr>
                        </m:sSubPr>
                        <m:e>
                          <m:r>
                            <w:rPr>
                              <w:rFonts w:ascii="Cambria Math" w:hAnsi="Cambria Math"/>
                            </w:rPr>
                            <m:t>a</m:t>
                          </m:r>
                        </m:e>
                        <m:sub>
                          <m:r>
                            <w:rPr>
                              <w:rFonts w:ascii="Cambria Math" w:hAnsi="Cambria Math"/>
                            </w:rPr>
                            <m:t>2</m:t>
                          </m:r>
                        </m:sub>
                      </m:sSub>
                    </m:e>
                    <m:sup>
                      <m:r>
                        <w:rPr>
                          <w:rFonts w:ascii="Cambria Math" w:hAnsi="Cambria Math"/>
                        </w:rPr>
                        <m:t>+</m:t>
                      </m:r>
                    </m:sup>
                  </m:sSup>
                </m:e>
              </m:mr>
            </m:m>
          </m:e>
        </m:d>
      </m:oMath>
      <w:r w:rsidR="00756645" w:rsidRPr="00AD5A40">
        <w:t xml:space="preserve"> </w:t>
      </w:r>
      <w:r w:rsidR="00756645" w:rsidRPr="00AD5A40">
        <w:tab/>
      </w:r>
      <w:r w:rsidR="00756645" w:rsidRPr="00AD5A40">
        <w:tab/>
      </w:r>
      <w:r w:rsidR="00756645" w:rsidRPr="00AD5A40">
        <w:tab/>
      </w:r>
      <w:r w:rsidR="00756645" w:rsidRPr="00AD5A40">
        <w:tab/>
        <w:t xml:space="preserve">App. Equation </w:t>
      </w:r>
      <w:r w:rsidR="005A36FC">
        <w:rPr>
          <w:noProof/>
        </w:rPr>
        <w:fldChar w:fldCharType="begin"/>
      </w:r>
      <w:r w:rsidR="005A36FC">
        <w:rPr>
          <w:noProof/>
        </w:rPr>
        <w:instrText xml:space="preserve"> SEQ App._Equation \* ARABIC </w:instrText>
      </w:r>
      <w:r w:rsidR="005A36FC">
        <w:rPr>
          <w:noProof/>
        </w:rPr>
        <w:fldChar w:fldCharType="separate"/>
      </w:r>
      <w:r w:rsidR="00912782" w:rsidRPr="00AD5A40">
        <w:rPr>
          <w:noProof/>
        </w:rPr>
        <w:t>3</w:t>
      </w:r>
      <w:r w:rsidR="005A36FC">
        <w:rPr>
          <w:noProof/>
        </w:rPr>
        <w:fldChar w:fldCharType="end"/>
      </w:r>
    </w:p>
    <w:p w14:paraId="0A60E28B" w14:textId="740B36F2" w:rsidR="001F786C" w:rsidRDefault="001F786C" w:rsidP="0094385A">
      <w:pPr>
        <w:spacing w:line="276" w:lineRule="auto"/>
        <w:contextualSpacing w:val="0"/>
        <w:jc w:val="both"/>
        <w:rPr>
          <w:lang w:val="en"/>
        </w:rPr>
      </w:pPr>
      <w:r>
        <w:rPr>
          <w:lang w:val="en"/>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y,a</m:t>
            </m:r>
          </m:sub>
        </m:sSub>
      </m:oMath>
      <w:r>
        <w:t xml:space="preserve"> is a value to indicate whether individual </w:t>
      </w:r>
      <w:r w:rsidRPr="00692A9F">
        <w:rPr>
          <w:i/>
        </w:rPr>
        <w:t>i</w:t>
      </w:r>
      <w:r>
        <w:t xml:space="preserve"> is alive (1) or dead (0) during year </w:t>
      </w:r>
      <w:r w:rsidRPr="00692A9F">
        <w:rPr>
          <w:i/>
        </w:rPr>
        <w:t>y</w:t>
      </w:r>
      <w:r>
        <w:t xml:space="preserve"> when it would be of age </w:t>
      </w:r>
      <w:r w:rsidRPr="00692A9F">
        <w:rPr>
          <w:i/>
        </w:rPr>
        <w:t>a</w:t>
      </w:r>
      <w:r>
        <w:t>.</w:t>
      </w:r>
    </w:p>
    <w:p w14:paraId="0BE39C36" w14:textId="767CBD46" w:rsidR="007F0D1A" w:rsidRPr="00AD5A40" w:rsidRDefault="000806E3" w:rsidP="00692A9F">
      <w:pPr>
        <w:spacing w:before="240" w:line="276" w:lineRule="auto"/>
        <w:contextualSpacing w:val="0"/>
        <w:jc w:val="both"/>
        <w:rPr>
          <w:iCs/>
          <w:lang w:val="en"/>
        </w:rPr>
      </w:pPr>
      <w:r w:rsidRPr="00AD5A40">
        <w:rPr>
          <w:lang w:val="en"/>
        </w:rPr>
        <w:lastRenderedPageBreak/>
        <w:t>We initialized the population</w:t>
      </w:r>
      <w:r w:rsidR="002C3F5B" w:rsidRPr="00AD5A40">
        <w:rPr>
          <w:lang w:val="en"/>
        </w:rPr>
        <w:t xml:space="preserve"> in year </w:t>
      </w:r>
      <w:r w:rsidR="00CD1ABD" w:rsidRPr="00AD5A40">
        <w:rPr>
          <w:lang w:val="en"/>
        </w:rPr>
        <w:t>zero at</w:t>
      </w:r>
      <w:r w:rsidRPr="00AD5A40">
        <w:rPr>
          <w:lang w:val="en"/>
        </w:rPr>
        <w:t xml:space="preserve"> equilibrium</w:t>
      </w:r>
      <w:r w:rsidR="00AE44B1" w:rsidRPr="00AD5A40">
        <w:rPr>
          <w:lang w:val="en"/>
        </w:rPr>
        <w:t xml:space="preserve"> as follows</w:t>
      </w:r>
      <w:r w:rsidR="007F0D1A" w:rsidRPr="00AD5A40">
        <w:rPr>
          <w:lang w:val="en"/>
        </w:rPr>
        <w:t xml:space="preserve">. </w:t>
      </w:r>
      <w:r w:rsidR="007F0D1A" w:rsidRPr="00AD5A40">
        <w:rPr>
          <w:iCs/>
          <w:lang w:val="en"/>
        </w:rPr>
        <w:t xml:space="preserve">The number of fish in the system is scaled by </w:t>
      </w:r>
      <w:r w:rsidR="007F0D1A" w:rsidRPr="00AD5A40">
        <w:rPr>
          <w:i/>
          <w:iCs/>
          <w:lang w:val="en"/>
        </w:rPr>
        <w:t>R</w:t>
      </w:r>
      <w:r w:rsidR="007F0D1A" w:rsidRPr="00AD5A40">
        <w:rPr>
          <w:iCs/>
          <w:vertAlign w:val="subscript"/>
          <w:lang w:val="en"/>
        </w:rPr>
        <w:t>0,</w:t>
      </w:r>
      <w:r w:rsidR="007F0D1A" w:rsidRPr="00AD5A40">
        <w:rPr>
          <w:iCs/>
          <w:lang w:val="en"/>
        </w:rPr>
        <w:t xml:space="preserve"> or the expected number of recruits for an unfished population. For computational efficiency we set </w:t>
      </w:r>
      <w:r w:rsidR="007F0D1A" w:rsidRPr="00AD5A40">
        <w:rPr>
          <w:i/>
          <w:iCs/>
          <w:lang w:val="en"/>
        </w:rPr>
        <w:t>R</w:t>
      </w:r>
      <w:r w:rsidR="007F0D1A" w:rsidRPr="00AD5A40">
        <w:rPr>
          <w:iCs/>
          <w:vertAlign w:val="subscript"/>
          <w:lang w:val="en"/>
        </w:rPr>
        <w:t>0</w:t>
      </w:r>
      <w:r w:rsidR="005B5F08" w:rsidRPr="00AD5A40">
        <w:rPr>
          <w:iCs/>
          <w:lang w:val="en"/>
        </w:rPr>
        <w:t>=1</w:t>
      </w:r>
      <w:r w:rsidR="007F0D1A" w:rsidRPr="00AD5A40">
        <w:rPr>
          <w:iCs/>
          <w:lang w:val="en"/>
        </w:rPr>
        <w:t xml:space="preserve">2 (see sensitivities on sample size in later sections). </w:t>
      </w:r>
      <w:r w:rsidR="00293988" w:rsidRPr="00AD5A40">
        <w:rPr>
          <w:iCs/>
          <w:lang w:val="en"/>
        </w:rPr>
        <w:t xml:space="preserve"> </w:t>
      </w:r>
      <w:r w:rsidR="001F4DA7" w:rsidRPr="00AD5A40">
        <w:rPr>
          <w:iCs/>
          <w:lang w:val="en"/>
        </w:rPr>
        <w:t>Numbers at age are rounded to the nearest integer.</w:t>
      </w:r>
    </w:p>
    <w:p w14:paraId="7918E45B" w14:textId="63EAA38C" w:rsidR="000806E3" w:rsidRPr="00AD5A40" w:rsidRDefault="000806E3" w:rsidP="00AD5A40">
      <w:pPr>
        <w:spacing w:line="276" w:lineRule="auto"/>
      </w:pPr>
    </w:p>
    <w:p w14:paraId="0F83C05A" w14:textId="49CB2677" w:rsidR="000806E3" w:rsidRPr="00AD5A40" w:rsidRDefault="00541DAB" w:rsidP="00AD5A40">
      <w:pPr>
        <w:pStyle w:val="Caption"/>
        <w:spacing w:line="276" w:lineRule="auto"/>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y=0,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eastAsia="Cambria Math" w:hAnsi="Cambria Math"/>
                      <w:i/>
                      <w:iCs w:val="0"/>
                      <w:szCs w:val="24"/>
                    </w:rPr>
                  </m:ctrlPr>
                </m:e>
                <m:e>
                  <m:r>
                    <w:rPr>
                      <w:rFonts w:ascii="Cambria Math" w:hAnsi="Cambria Math"/>
                      <w:szCs w:val="24"/>
                    </w:rPr>
                    <m:t xml:space="preserve">  for a=0</m:t>
                  </m:r>
                </m:e>
              </m:mr>
              <m:mr>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1</m:t>
                          </m:r>
                        </m:sub>
                      </m:sSub>
                      <m:r>
                        <w:rPr>
                          <w:rFonts w:ascii="Cambria Math" w:hAnsi="Cambria Math"/>
                          <w:szCs w:val="24"/>
                        </w:rPr>
                        <m:t>e</m:t>
                      </m:r>
                    </m:e>
                    <m:sup>
                      <m:r>
                        <w:rPr>
                          <w:rFonts w:ascii="Cambria Math" w:hAnsi="Cambria Math"/>
                          <w:szCs w:val="24"/>
                        </w:rPr>
                        <m:t>-M</m:t>
                      </m:r>
                    </m:sup>
                  </m:sSup>
                  <m:ctrlPr>
                    <w:rPr>
                      <w:rFonts w:ascii="Cambria Math" w:eastAsia="Cambria Math" w:hAnsi="Cambria Math"/>
                      <w:i/>
                      <w:iCs w:val="0"/>
                      <w:szCs w:val="24"/>
                    </w:rPr>
                  </m:ctrlPr>
                </m:e>
                <m:e>
                  <m:m>
                    <m:mPr>
                      <m:mcs>
                        <m:mc>
                          <m:mcPr>
                            <m:count m:val="1"/>
                            <m:mcJc m:val="center"/>
                          </m:mcPr>
                        </m:mc>
                      </m:mcs>
                      <m:ctrlPr>
                        <w:rPr>
                          <w:rFonts w:ascii="Cambria Math" w:hAnsi="Cambria Math"/>
                          <w:i/>
                          <w:szCs w:val="24"/>
                        </w:rPr>
                      </m:ctrlPr>
                    </m:mPr>
                    <m:mr>
                      <m:e>
                        <m:r>
                          <w:rPr>
                            <w:rFonts w:ascii="Cambria Math" w:hAnsi="Cambria Math"/>
                          </w:rPr>
                          <m:t>f</m:t>
                        </m:r>
                        <m:r>
                          <w:rPr>
                            <w:rFonts w:ascii="Cambria Math" w:eastAsiaTheme="majorEastAsia" w:hAnsi="Cambria Math"/>
                            <w:szCs w:val="24"/>
                          </w:rPr>
                          <m:t xml:space="preserve">or 1≤a&lt; </m:t>
                        </m:r>
                      </m:e>
                    </m:mr>
                  </m:m>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ctrlPr>
                    <w:rPr>
                      <w:rFonts w:ascii="Cambria Math" w:eastAsia="Cambria Math" w:hAnsi="Cambria Math"/>
                      <w:i/>
                      <w:iCs w:val="0"/>
                      <w:szCs w:val="24"/>
                    </w:rPr>
                  </m:ctrlPr>
                </m:e>
              </m:mr>
              <m:mr>
                <m:e>
                  <m:f>
                    <m:fPr>
                      <m:ctrlPr>
                        <w:rPr>
                          <w:rFonts w:ascii="Cambria Math" w:eastAsiaTheme="minorEastAsia"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0,</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1</m:t>
                              </m:r>
                            </m:sub>
                          </m:sSub>
                        </m:sub>
                      </m:sSub>
                    </m:num>
                    <m:den>
                      <m:r>
                        <w:rPr>
                          <w:rFonts w:ascii="Cambria Math" w:eastAsiaTheme="minorEastAsia"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den>
                  </m:f>
                  <m:ctrlPr>
                    <w:rPr>
                      <w:rFonts w:ascii="Cambria Math" w:eastAsia="Cambria Math" w:hAnsi="Cambria Math"/>
                      <w:i/>
                      <w:iCs w:val="0"/>
                      <w:szCs w:val="24"/>
                    </w:rPr>
                  </m:ctrlPr>
                </m:e>
                <m:e>
                  <m:r>
                    <w:rPr>
                      <w:rFonts w:ascii="Cambria Math" w:hAnsi="Cambria Math"/>
                      <w:szCs w:val="24"/>
                    </w:rPr>
                    <m:t xml:space="preserve"> </m:t>
                  </m:r>
                  <m:r>
                    <w:rPr>
                      <w:rFonts w:ascii="Cambria Math" w:eastAsiaTheme="majorEastAsia" w:hAnsi="Cambria Math"/>
                      <w:szCs w:val="24"/>
                    </w:rPr>
                    <m:t xml:space="preserve">for 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e>
              </m:mr>
            </m:m>
          </m:e>
        </m:d>
      </m:oMath>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t xml:space="preserve">App. Equation </w:t>
      </w:r>
      <w:r w:rsidR="00F27D7C" w:rsidRPr="00AD5A40">
        <w:fldChar w:fldCharType="begin"/>
      </w:r>
      <w:r w:rsidR="00F27D7C" w:rsidRPr="00AD5A40">
        <w:instrText xml:space="preserve"> SEQ App._Equation \* ARABIC </w:instrText>
      </w:r>
      <w:r w:rsidR="00F27D7C" w:rsidRPr="00AD5A40">
        <w:fldChar w:fldCharType="separate"/>
      </w:r>
      <w:r w:rsidR="00912782" w:rsidRPr="00AD5A40">
        <w:rPr>
          <w:noProof/>
        </w:rPr>
        <w:t>4</w:t>
      </w:r>
      <w:r w:rsidR="00F27D7C" w:rsidRPr="00AD5A40">
        <w:fldChar w:fldCharType="end"/>
      </w:r>
    </w:p>
    <w:p w14:paraId="411B437B" w14:textId="286396C5" w:rsidR="00293988" w:rsidRPr="00AD5A40" w:rsidRDefault="00293988" w:rsidP="00AD5A40">
      <w:pPr>
        <w:spacing w:line="276" w:lineRule="auto"/>
        <w:jc w:val="both"/>
      </w:pPr>
      <w:r w:rsidRPr="00AD5A40">
        <w:rPr>
          <w:iCs/>
          <w:lang w:val="en"/>
        </w:rPr>
        <w:t xml:space="preserve">Lengths and weights for each individual in year 0 are calculated as in App. Equations 1 and 2. </w:t>
      </w:r>
      <w:r w:rsidRPr="00AD5A40">
        <w:t>The starting stock spawning biomass (</w:t>
      </w:r>
      <w:r w:rsidRPr="00AD5A40">
        <w:rPr>
          <w:i/>
        </w:rPr>
        <w:t>SSB</w:t>
      </w:r>
      <w:r w:rsidRPr="00AD5A40">
        <w:rPr>
          <w:i/>
          <w:vertAlign w:val="subscript"/>
        </w:rPr>
        <w:t>0</w:t>
      </w:r>
      <w:r w:rsidRPr="00AD5A40">
        <w:t>) is calculated using the sum</w:t>
      </w:r>
      <w:r w:rsidR="000754A3" w:rsidRPr="00AD5A40">
        <w:t xml:space="preserve"> of expected weights, maturities, and numbers of individuals at all ages </w:t>
      </w:r>
      <w:r w:rsidRPr="00AD5A40">
        <w:t>in year 0</w:t>
      </w:r>
      <w:r w:rsidR="000754A3" w:rsidRPr="00AD5A40">
        <w:t>. M</w:t>
      </w:r>
      <w:r w:rsidRPr="00AD5A40">
        <w:t>aturity</w:t>
      </w:r>
      <w:r w:rsidR="00AD5A40">
        <w:t xml:space="preserve"> at age</w:t>
      </w:r>
      <w:r w:rsidRPr="00AD5A40">
        <w:t xml:space="preserve"> </w:t>
      </w:r>
      <m:oMath>
        <m:sSub>
          <m:sSubPr>
            <m:ctrlPr>
              <w:rPr>
                <w:rFonts w:ascii="Cambria Math" w:hAnsi="Cambria Math"/>
                <w:i/>
              </w:rPr>
            </m:ctrlPr>
          </m:sSubPr>
          <m:e>
            <m:r>
              <w:rPr>
                <w:rFonts w:ascii="Cambria Math" w:hAnsi="Cambria Math"/>
              </w:rPr>
              <m:t>x</m:t>
            </m:r>
          </m:e>
          <m:sub>
            <m:r>
              <w:rPr>
                <w:rFonts w:ascii="Cambria Math" w:hAnsi="Cambria Math"/>
              </w:rPr>
              <m:t>0,a</m:t>
            </m:r>
          </m:sub>
        </m:sSub>
        <m:r>
          <w:rPr>
            <w:rFonts w:ascii="Cambria Math" w:hAnsi="Cambria Math"/>
          </w:rPr>
          <m:t xml:space="preserve"> </m:t>
        </m:r>
      </m:oMath>
      <w:r w:rsidR="00781DEE" w:rsidRPr="00AD5A40">
        <w:t xml:space="preserve">is </w:t>
      </w:r>
      <w:r w:rsidRPr="00AD5A40">
        <w:t xml:space="preserve">given by Equation </w:t>
      </w:r>
      <w:r w:rsidR="00912782" w:rsidRPr="00AD5A40">
        <w:t>7</w:t>
      </w:r>
      <w:r w:rsidRPr="00AD5A40">
        <w:t>a:</w:t>
      </w:r>
    </w:p>
    <w:p w14:paraId="1FC724CF" w14:textId="77777777" w:rsidR="00912782" w:rsidRPr="00AD5A40" w:rsidRDefault="00912782" w:rsidP="00AD5A40">
      <w:pPr>
        <w:spacing w:line="276" w:lineRule="auto"/>
        <w:jc w:val="both"/>
      </w:pPr>
    </w:p>
    <w:p w14:paraId="29A99D33" w14:textId="57F94EA8" w:rsidR="00293988" w:rsidRPr="00AD5A40" w:rsidRDefault="00541DAB" w:rsidP="00AD5A40">
      <w:pPr>
        <w:pStyle w:val="Caption"/>
        <w:spacing w:line="276" w:lineRule="auto"/>
      </w:pPr>
      <m:oMath>
        <m:sSub>
          <m:sSubPr>
            <m:ctrlPr>
              <w:rPr>
                <w:rFonts w:ascii="Cambria Math" w:eastAsiaTheme="majorEastAsia" w:hAnsi="Cambria Math"/>
                <w:i/>
                <w:iCs w:val="0"/>
                <w:szCs w:val="24"/>
                <w:lang w:val="en-US"/>
              </w:rPr>
            </m:ctrlPr>
          </m:sSubPr>
          <m:e>
            <m:r>
              <w:rPr>
                <w:rFonts w:ascii="Cambria Math" w:hAnsi="Cambria Math"/>
              </w:rPr>
              <m:t>SSB</m:t>
            </m:r>
          </m:e>
          <m:sub>
            <m:r>
              <w:rPr>
                <w:rFonts w:ascii="Cambria Math" w:hAnsi="Cambria Math"/>
              </w:rPr>
              <m:t>0</m:t>
            </m:r>
          </m:sub>
        </m:sSub>
        <m:r>
          <w:rPr>
            <w:rFonts w:ascii="Cambria Math" w:hAnsi="Cambria Math"/>
          </w:rPr>
          <m:t>=</m:t>
        </m:r>
        <m:nary>
          <m:naryPr>
            <m:chr m:val="∑"/>
            <m:limLoc m:val="undOvr"/>
            <m:ctrlPr>
              <w:rPr>
                <w:rFonts w:ascii="Cambria Math" w:hAnsi="Cambria Math"/>
                <w:i/>
                <w:szCs w:val="24"/>
              </w:rPr>
            </m:ctrlPr>
          </m:naryPr>
          <m:sub>
            <m:r>
              <w:rPr>
                <w:rFonts w:ascii="Cambria Math" w:hAnsi="Cambria Math"/>
                <w:szCs w:val="24"/>
              </w:rPr>
              <m:t>1</m:t>
            </m:r>
          </m:sub>
          <m:sup>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0</m:t>
                </m:r>
                <m:r>
                  <w:rPr>
                    <w:rFonts w:ascii="Cambria Math" w:hAnsi="Cambria Math"/>
                  </w:rPr>
                  <m:t>,a</m:t>
                </m:r>
              </m:sub>
            </m:sSub>
            <m:sSub>
              <m:sSubPr>
                <m:ctrlPr>
                  <w:rPr>
                    <w:rFonts w:ascii="Cambria Math" w:hAnsi="Cambria Math"/>
                    <w:i/>
                    <w:szCs w:val="24"/>
                  </w:rPr>
                </m:ctrlPr>
              </m:sSubPr>
              <m:e>
                <m:r>
                  <w:rPr>
                    <w:rFonts w:ascii="Cambria Math" w:hAnsi="Cambria Math"/>
                  </w:rPr>
                  <m:t>x</m:t>
                </m:r>
              </m:e>
              <m:sub>
                <m:r>
                  <w:rPr>
                    <w:rFonts w:ascii="Cambria Math" w:hAnsi="Cambria Math"/>
                  </w:rPr>
                  <m:t>0,a</m:t>
                </m:r>
              </m:sub>
            </m:sSub>
          </m:e>
        </m:nary>
      </m:oMath>
      <w:r w:rsidR="00912782" w:rsidRPr="00AD5A40">
        <w:t xml:space="preserve"> </w:t>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t xml:space="preserve">App. Equation </w:t>
      </w:r>
      <w:r w:rsidR="00912782" w:rsidRPr="00AD5A40">
        <w:fldChar w:fldCharType="begin"/>
      </w:r>
      <w:r w:rsidR="00912782" w:rsidRPr="00AD5A40">
        <w:instrText xml:space="preserve"> SEQ App._Equation \* ARABIC </w:instrText>
      </w:r>
      <w:r w:rsidR="00912782" w:rsidRPr="00AD5A40">
        <w:fldChar w:fldCharType="separate"/>
      </w:r>
      <w:r w:rsidR="00912782" w:rsidRPr="00AD5A40">
        <w:rPr>
          <w:noProof/>
        </w:rPr>
        <w:t>5</w:t>
      </w:r>
      <w:r w:rsidR="00912782" w:rsidRPr="00AD5A40">
        <w:fldChar w:fldCharType="end"/>
      </w:r>
    </w:p>
    <w:p w14:paraId="6FDD56F1" w14:textId="290D9936" w:rsidR="00756645" w:rsidRPr="00AD5A40" w:rsidRDefault="005B593C" w:rsidP="00AD5A40">
      <w:pPr>
        <w:spacing w:line="276" w:lineRule="auto"/>
        <w:jc w:val="both"/>
        <w:rPr>
          <w:lang w:val="en"/>
        </w:rPr>
      </w:pPr>
      <w:r w:rsidRPr="00AD5A40">
        <w:t xml:space="preserve">Otherwise, the </w:t>
      </w:r>
      <w:r w:rsidR="00756645" w:rsidRPr="00AD5A40">
        <w:t xml:space="preserve">total </w:t>
      </w:r>
      <w:r w:rsidR="00D9060A" w:rsidRPr="00AD5A40">
        <w:t>number</w:t>
      </w:r>
      <w:r w:rsidR="00756645" w:rsidRPr="00AD5A40">
        <w:t xml:space="preserve"> of individuals </w:t>
      </w:r>
      <w:r w:rsidR="00D9060A" w:rsidRPr="00AD5A40">
        <w:t xml:space="preserve">of age </w:t>
      </w:r>
      <w:r w:rsidR="00D9060A" w:rsidRPr="00AD5A40">
        <w:rPr>
          <w:i/>
        </w:rPr>
        <w:t xml:space="preserve">a </w:t>
      </w:r>
      <w:r w:rsidR="00756645" w:rsidRPr="00AD5A40">
        <w:t xml:space="preserve">in the population </w:t>
      </w:r>
      <w:r w:rsidR="00045086" w:rsidRPr="00AD5A40">
        <w:t>in</w:t>
      </w:r>
      <w:r w:rsidR="00D9060A" w:rsidRPr="00AD5A40">
        <w:t xml:space="preserve"> </w:t>
      </w:r>
      <w:r w:rsidR="000806E3" w:rsidRPr="00AD5A40">
        <w:t xml:space="preserve">simulation </w:t>
      </w:r>
      <w:r w:rsidR="00756645" w:rsidRPr="00AD5A40">
        <w:t xml:space="preserve">year </w:t>
      </w:r>
      <w:r w:rsidR="00756645" w:rsidRPr="00AD5A40">
        <w:rPr>
          <w:i/>
        </w:rPr>
        <w:t>y</w:t>
      </w:r>
      <w:r w:rsidR="00192C09" w:rsidRPr="00AD5A40">
        <w:rPr>
          <w:i/>
        </w:rPr>
        <w:t xml:space="preserve"> </w:t>
      </w:r>
      <w:r w:rsidR="00192C09" w:rsidRPr="00AD5A40">
        <w:t>(where y &gt; 0)</w:t>
      </w:r>
      <w:r w:rsidR="00756645" w:rsidRPr="00AD5A40">
        <w:t xml:space="preserve"> is given by: </w:t>
      </w:r>
    </w:p>
    <w:p w14:paraId="1C1705C7" w14:textId="77777777" w:rsidR="00756645" w:rsidRPr="00AD5A40" w:rsidRDefault="00756645" w:rsidP="00AD5A40">
      <w:pPr>
        <w:spacing w:line="276" w:lineRule="auto"/>
        <w:rPr>
          <w:rFonts w:eastAsiaTheme="minorEastAsia"/>
        </w:rPr>
      </w:pPr>
    </w:p>
    <w:p w14:paraId="382F7271" w14:textId="7D9A7FD8" w:rsidR="00756645" w:rsidRPr="00AD5A40" w:rsidRDefault="00541DAB" w:rsidP="00AD5A40">
      <w:pPr>
        <w:pStyle w:val="Caption"/>
        <w:spacing w:line="276" w:lineRule="auto"/>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m>
          <m:mPr>
            <m:mcs>
              <m:mc>
                <m:mcPr>
                  <m:count m:val="1"/>
                  <m:mcJc m:val="center"/>
                </m:mcPr>
              </m:mc>
            </m:mcs>
            <m:ctrlPr>
              <w:rPr>
                <w:rFonts w:ascii="Cambria Math" w:eastAsiaTheme="minorEastAsia" w:hAnsi="Cambria Math"/>
                <w:i/>
                <w:szCs w:val="24"/>
              </w:rPr>
            </m:ctrlPr>
          </m:mPr>
          <m:mr>
            <m:e>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e>
          </m:mr>
        </m:m>
      </m:oMath>
      <w:r w:rsidR="00756645" w:rsidRPr="00AD5A40">
        <w:rPr>
          <w:rFonts w:eastAsiaTheme="minorEastAsia"/>
        </w:rPr>
        <w:t xml:space="preserve"> </w:t>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F0D1A" w:rsidRPr="00AD5A40">
        <w:rPr>
          <w:rFonts w:eastAsiaTheme="minorEastAsia"/>
        </w:rPr>
        <w:tab/>
      </w:r>
      <w:r w:rsidR="00756645" w:rsidRPr="00AD5A40">
        <w:t xml:space="preserve">App. Equation </w:t>
      </w:r>
      <w:r w:rsidR="00756645" w:rsidRPr="00AD5A40">
        <w:fldChar w:fldCharType="begin"/>
      </w:r>
      <w:r w:rsidR="00756645" w:rsidRPr="00AD5A40">
        <w:instrText xml:space="preserve"> SEQ App._Equation \* ARABIC </w:instrText>
      </w:r>
      <w:r w:rsidR="00756645" w:rsidRPr="00AD5A40">
        <w:fldChar w:fldCharType="separate"/>
      </w:r>
      <w:r w:rsidR="00912782" w:rsidRPr="00AD5A40">
        <w:rPr>
          <w:noProof/>
        </w:rPr>
        <w:t>6</w:t>
      </w:r>
      <w:r w:rsidR="00756645" w:rsidRPr="00AD5A40">
        <w:fldChar w:fldCharType="end"/>
      </w:r>
    </w:p>
    <w:p w14:paraId="4416C0C9" w14:textId="2236DCCF" w:rsidR="00EC667E" w:rsidRPr="00AD5A40" w:rsidRDefault="00EC667E" w:rsidP="00AD5A40">
      <w:pPr>
        <w:pStyle w:val="Caption"/>
        <w:spacing w:line="276" w:lineRule="auto"/>
      </w:pPr>
      <w:r w:rsidRPr="00AD5A40">
        <w:rPr>
          <w:iCs w:val="0"/>
          <w:szCs w:val="24"/>
        </w:rPr>
        <w:tab/>
      </w:r>
    </w:p>
    <w:p w14:paraId="7A394D50" w14:textId="21273488" w:rsidR="007C6A64" w:rsidRPr="00AD5A40" w:rsidRDefault="008663D8" w:rsidP="00AD5A40">
      <w:pPr>
        <w:pStyle w:val="Heading2"/>
        <w:numPr>
          <w:ilvl w:val="0"/>
          <w:numId w:val="0"/>
        </w:numPr>
        <w:spacing w:line="276" w:lineRule="auto"/>
      </w:pPr>
      <w:r w:rsidRPr="00AD5A40">
        <w:t xml:space="preserve">A.1.3 </w:t>
      </w:r>
      <w:r w:rsidR="004E56FA" w:rsidRPr="00AD5A40">
        <w:t>Recruitment</w:t>
      </w:r>
    </w:p>
    <w:p w14:paraId="4D05DA1E" w14:textId="4386E5A9" w:rsidR="00176213" w:rsidRPr="00AD5A40" w:rsidRDefault="00A875F3" w:rsidP="00AD5A40">
      <w:pPr>
        <w:spacing w:line="276" w:lineRule="auto"/>
        <w:jc w:val="both"/>
      </w:pPr>
      <w:r w:rsidRPr="00AD5A40">
        <w:t xml:space="preserve">Recruitment in the IBM is governed by a Beverton-Holt stock-recruitment function </w:t>
      </w:r>
      <w:r w:rsidRPr="00AD5A40">
        <w:fldChar w:fldCharType="begin" w:fldLock="1"/>
      </w:r>
      <w:r w:rsidR="007E1CCD" w:rsidRPr="00AD5A40">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rsidRPr="00AD5A40">
        <w:fldChar w:fldCharType="separate"/>
      </w:r>
      <w:r w:rsidRPr="00AD5A40">
        <w:rPr>
          <w:noProof/>
        </w:rPr>
        <w:t>(Beverton and Holt, 1957)</w:t>
      </w:r>
      <w:r w:rsidRPr="00AD5A40">
        <w:fldChar w:fldCharType="end"/>
      </w:r>
      <w:r w:rsidRPr="00AD5A40">
        <w:t xml:space="preserve">, and a size-based maturity ogive </w:t>
      </w:r>
      <w:r w:rsidR="006F6200" w:rsidRPr="00AD5A40">
        <w:t>that</w:t>
      </w:r>
      <w:r w:rsidRPr="00AD5A40">
        <w:t xml:space="preserve"> determines </w:t>
      </w:r>
      <w:r w:rsidR="006123F9" w:rsidRPr="00AD5A40">
        <w:t>the probability o</w:t>
      </w:r>
      <w:r w:rsidR="008072BE" w:rsidRPr="00AD5A40">
        <w:t>f</w:t>
      </w:r>
      <w:r w:rsidR="006123F9" w:rsidRPr="00AD5A40">
        <w:t xml:space="preserve"> individual </w:t>
      </w:r>
      <w:r w:rsidR="006123F9" w:rsidRPr="00AD5A40">
        <w:rPr>
          <w:i/>
        </w:rPr>
        <w:t xml:space="preserve">i </w:t>
      </w:r>
      <w:r w:rsidR="008072BE" w:rsidRPr="00AD5A40">
        <w:t xml:space="preserve">maturing </w:t>
      </w:r>
      <w:r w:rsidR="00170D58" w:rsidRPr="00AD5A40">
        <w:t>in a given year</w:t>
      </w:r>
      <w:r w:rsidR="006123F9" w:rsidRPr="00AD5A40">
        <w:t xml:space="preserve"> </w:t>
      </w:r>
      <w:r w:rsidR="00176213" w:rsidRPr="00AD5A40">
        <w:rPr>
          <w:i/>
        </w:rPr>
        <w:t>y</w:t>
      </w:r>
      <w:r w:rsidR="006123F9" w:rsidRPr="00AD5A40">
        <w:t>,</w:t>
      </w:r>
      <w:r w:rsidR="008072BE" w:rsidRPr="00AD5A40">
        <w:t xml:space="preserve"> </w:t>
      </w:r>
      <w:r w:rsidR="006123F9" w:rsidRPr="00AD5A40">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rsidRPr="00AD5A40">
        <w:t>.</w:t>
      </w:r>
      <w:r w:rsidR="00D22326" w:rsidRPr="00AD5A40">
        <w:t xml:space="preserve"> </w:t>
      </w:r>
      <w:r w:rsidR="006F6200" w:rsidRPr="00AD5A40">
        <w:t xml:space="preserve">The maturity ogives were fixed for all 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AD5A40">
        <w:t xml:space="preserve"> (the length at 50% maturity) </w:t>
      </w:r>
      <w:r w:rsidR="00D45F4D">
        <w:t xml:space="preserve">at </w:t>
      </w:r>
      <w:r w:rsidR="000806E3" w:rsidRPr="00AD5A40">
        <w:t>75</w:t>
      </w:r>
      <w:r w:rsidR="006F6200" w:rsidRPr="00AD5A40">
        <w:t xml:space="preserve"> cm, and the slope of the ogive at -0.1034. The probability of an individual matur</w:t>
      </w:r>
      <w:r w:rsidR="008072BE" w:rsidRPr="00AD5A40">
        <w:t>ing</w:t>
      </w:r>
      <w:r w:rsidR="006F6200" w:rsidRPr="00AD5A40">
        <w:t xml:space="preserv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rsidRPr="00AD5A40">
        <w:t xml:space="preserve"> is conditional on the </w:t>
      </w:r>
      <w:r w:rsidR="008072BE" w:rsidRPr="00AD5A40">
        <w:t xml:space="preserve">probability in the </w:t>
      </w:r>
      <w:r w:rsidR="006F6200" w:rsidRPr="00AD5A40">
        <w:t xml:space="preserve">current and previous </w:t>
      </w:r>
      <w:r w:rsidR="008072BE" w:rsidRPr="00AD5A40">
        <w:t xml:space="preserve">year of being mature </w:t>
      </w:r>
      <m:oMath>
        <m:sSub>
          <m:sSubPr>
            <m:ctrlPr>
              <w:rPr>
                <w:rFonts w:ascii="Cambria Math" w:hAnsi="Cambria Math"/>
                <w:i/>
              </w:rPr>
            </m:ctrlPr>
          </m:sSubPr>
          <m:e>
            <m:r>
              <w:rPr>
                <w:rFonts w:ascii="Cambria Math" w:hAnsi="Cambria Math"/>
              </w:rPr>
              <m:t>x</m:t>
            </m:r>
          </m:e>
          <m:sub>
            <m:r>
              <w:rPr>
                <w:rFonts w:ascii="Cambria Math" w:hAnsi="Cambria Math"/>
              </w:rPr>
              <m:t>i,y</m:t>
            </m:r>
          </m:sub>
        </m:sSub>
        <m:r>
          <m:rPr>
            <m:sty m:val="p"/>
          </m:rPr>
          <w:rPr>
            <w:rFonts w:ascii="Cambria Math" w:hAnsi="Cambria Math"/>
          </w:rPr>
          <m:t>, and</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rsidRPr="00AD5A4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rsidRPr="00AD5A40">
        <w:t xml:space="preserve"> </w:t>
      </w:r>
      <w:r w:rsidR="008072BE" w:rsidRPr="00AD5A40">
        <w:t xml:space="preserve">(0 for immature; 1 for mature) </w:t>
      </w:r>
      <w:r w:rsidR="006F6200" w:rsidRPr="00AD5A40">
        <w:t xml:space="preserve">by randomly drawing a number </w:t>
      </w:r>
      <w:r w:rsidR="006F6200" w:rsidRPr="00AD5A40">
        <w:rPr>
          <w:i/>
        </w:rPr>
        <w:t>u</w:t>
      </w:r>
      <w:r w:rsidR="00B52061" w:rsidRPr="00AD5A40">
        <w:rPr>
          <w:i/>
          <w:vertAlign w:val="subscript"/>
        </w:rPr>
        <w:t>i</w:t>
      </w:r>
      <w:r w:rsidR="006F6200" w:rsidRPr="00AD5A40">
        <w:t xml:space="preserve"> from U[0,1] and defining the animal as mature if </w:t>
      </w:r>
      <w:r w:rsidR="006F6200" w:rsidRPr="00AD5A40">
        <w:rPr>
          <w:i/>
        </w:rPr>
        <w:t>u</w:t>
      </w:r>
      <w:r w:rsidR="00B52061" w:rsidRPr="00AD5A40">
        <w:rPr>
          <w:i/>
          <w:vertAlign w:val="subscript"/>
        </w:rPr>
        <w:t>i</w:t>
      </w:r>
      <w:r w:rsidR="006F6200" w:rsidRPr="00AD5A40">
        <w:rPr>
          <w:i/>
        </w:rPr>
        <w:t xml:space="preserve"> </w:t>
      </w:r>
      <w:r w:rsidR="006F6200" w:rsidRPr="00AD5A40">
        <w:t xml:space="preserve">is less than </w:t>
      </w:r>
      <w:r w:rsidR="00B52061" w:rsidRPr="00AD5A40">
        <w:rPr>
          <w:i/>
        </w:rPr>
        <w:t>p</w:t>
      </w:r>
      <w:r w:rsidR="00B52061" w:rsidRPr="00AD5A40">
        <w:rPr>
          <w:i/>
          <w:vertAlign w:val="subscript"/>
        </w:rPr>
        <w:t>i,y</w:t>
      </w:r>
      <w:r w:rsidR="006F6200" w:rsidRPr="00AD5A40">
        <w:t>.</w:t>
      </w:r>
    </w:p>
    <w:p w14:paraId="5BF1EE41" w14:textId="5F6021FE" w:rsidR="00CA3694" w:rsidRPr="00AD5A40" w:rsidRDefault="00D22326" w:rsidP="00AD5A40">
      <w:pPr>
        <w:spacing w:line="276" w:lineRule="auto"/>
        <w:ind w:firstLine="360"/>
        <w:jc w:val="both"/>
        <w:rPr>
          <w:iCs/>
          <w:lang w:val="en"/>
        </w:rPr>
      </w:pPr>
      <w:r w:rsidRPr="00AD5A40">
        <w:t xml:space="preserve">Recruitment in a given year </w:t>
      </w:r>
      <w:r w:rsidRPr="00AD5A40">
        <w:rPr>
          <w:i/>
        </w:rPr>
        <w:t>R</w:t>
      </w:r>
      <w:r w:rsidRPr="00AD5A40">
        <w:rPr>
          <w:i/>
          <w:vertAlign w:val="subscript"/>
        </w:rPr>
        <w:t>y</w:t>
      </w:r>
      <w:r w:rsidR="00544F67" w:rsidRPr="00AD5A40">
        <w:rPr>
          <w:vertAlign w:val="subscript"/>
        </w:rPr>
        <w:t xml:space="preserve"> </w:t>
      </w:r>
      <w:r w:rsidR="00702A14" w:rsidRPr="00AD5A40">
        <w:t xml:space="preserve">is the sum of the </w:t>
      </w:r>
      <w:r w:rsidR="008072BE" w:rsidRPr="00AD5A40">
        <w:t>sum of</w:t>
      </w:r>
      <w:r w:rsidR="00702A14" w:rsidRPr="00AD5A40">
        <w:t xml:space="preserve"> empirical weights of each individual</w:t>
      </w:r>
      <w:r w:rsidR="00D62A65" w:rsidRPr="00AD5A40">
        <w:t xml:space="preserve"> </w:t>
      </w:r>
      <w:r w:rsidR="008072BE" w:rsidRPr="00AD5A40">
        <w:t xml:space="preserve">that is mature </w:t>
      </w:r>
      <w:r w:rsidR="00D62A65" w:rsidRPr="00AD5A40">
        <w:t>in that year,</w:t>
      </w:r>
      <w:r w:rsidR="00702A14" w:rsidRPr="00AD5A40">
        <w:t xml:space="preserve"> which is governed by a deterministic exponential length-weight relationship (</w:t>
      </w:r>
      <w:r w:rsidR="002379A2" w:rsidRPr="00AD5A40">
        <w:fldChar w:fldCharType="begin"/>
      </w:r>
      <w:r w:rsidR="002379A2" w:rsidRPr="00AD5A40">
        <w:instrText xml:space="preserve"> REF _Ref6556365 \h </w:instrText>
      </w:r>
      <w:r w:rsidR="00222845" w:rsidRPr="00AD5A40">
        <w:instrText xml:space="preserve"> \* MERGEFORMAT </w:instrText>
      </w:r>
      <w:r w:rsidR="002379A2" w:rsidRPr="00AD5A40">
        <w:fldChar w:fldCharType="separate"/>
      </w:r>
      <w:r w:rsidR="006E09BE" w:rsidRPr="00AD5A40">
        <w:t>Figure A1</w:t>
      </w:r>
      <w:r w:rsidR="002379A2" w:rsidRPr="00AD5A40">
        <w:fldChar w:fldCharType="end"/>
      </w:r>
      <w:r w:rsidR="00702A14" w:rsidRPr="00AD5A40">
        <w:t xml:space="preserve">). The parameters of this relationship were the same </w:t>
      </w:r>
      <w:r w:rsidR="0085512E" w:rsidRPr="00AD5A40">
        <w:t xml:space="preserve">for </w:t>
      </w:r>
      <w:r w:rsidR="00702A14" w:rsidRPr="00AD5A40">
        <w:t xml:space="preserve">all </w:t>
      </w:r>
      <w:r w:rsidR="00AC25F7">
        <w:t>regime</w:t>
      </w:r>
      <w:r w:rsidR="00702A14" w:rsidRPr="00AD5A40">
        <w:t>s.</w:t>
      </w:r>
      <w:r w:rsidR="00350BEF" w:rsidRPr="00AD5A40">
        <w:t xml:space="preserve"> </w:t>
      </w:r>
      <w:r w:rsidR="00170D58" w:rsidRPr="00AD5A40">
        <w:t xml:space="preserve">Recruitment </w:t>
      </w:r>
      <w:r w:rsidR="00125E74" w:rsidRPr="00AD5A40">
        <w:t xml:space="preserve">is subject to variation via </w:t>
      </w:r>
      <w:r w:rsidR="00210EFE" w:rsidRPr="00AD5A40">
        <w:t>a bias-corrected lognormal</w:t>
      </w:r>
      <w:r w:rsidR="00125E74" w:rsidRPr="00AD5A40">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sidRPr="00AD5A40">
        <w:rPr>
          <w:iCs/>
          <w:lang w:val="en"/>
        </w:rPr>
        <w:t>.</w:t>
      </w:r>
      <w:r w:rsidR="009108AE" w:rsidRPr="00AD5A40">
        <w:rPr>
          <w:iCs/>
          <w:lang w:val="en"/>
        </w:rPr>
        <w:t xml:space="preserve"> </w:t>
      </w:r>
    </w:p>
    <w:p w14:paraId="11E70ECD" w14:textId="77777777" w:rsidR="00A4485A" w:rsidRPr="00AD5A40" w:rsidRDefault="00A4485A" w:rsidP="00AD5A40">
      <w:pPr>
        <w:spacing w:line="276" w:lineRule="auto"/>
        <w:ind w:firstLine="360"/>
        <w:jc w:val="both"/>
        <w:rPr>
          <w:iCs/>
          <w:lang w:val="en"/>
        </w:rPr>
      </w:pPr>
    </w:p>
    <w:p w14:paraId="28CC6EE6" w14:textId="5ECF56C7" w:rsidR="0048311C" w:rsidRPr="00AD5A40" w:rsidRDefault="00541DAB" w:rsidP="00692A9F">
      <w:pPr>
        <w:pStyle w:val="Caption"/>
        <w:spacing w:line="276" w:lineRule="auto"/>
        <w:jc w:val="center"/>
        <w:rPr>
          <w:szCs w:val="24"/>
        </w:rPr>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eqArr>
                    <m:eqArrPr>
                      <m:ctrlPr>
                        <w:rPr>
                          <w:rFonts w:ascii="Cambria Math" w:eastAsiaTheme="majorEastAsia" w:hAnsi="Cambria Math"/>
                          <w:i/>
                          <w:iCs w:val="0"/>
                          <w:szCs w:val="24"/>
                          <w:lang w:val="en-US"/>
                        </w:rPr>
                      </m:ctrlPr>
                    </m:eqArrPr>
                    <m:e>
                      <m:m>
                        <m:mPr>
                          <m:mcs>
                            <m:mc>
                              <m:mcPr>
                                <m:count m:val="2"/>
                                <m:mcJc m:val="center"/>
                              </m:mcPr>
                            </m:mc>
                          </m:mcs>
                          <m:ctrlPr>
                            <w:rPr>
                              <w:rFonts w:ascii="Cambria Math" w:hAnsi="Cambria Math"/>
                              <w:i/>
                              <w:szCs w:val="24"/>
                            </w:rPr>
                          </m:ctrlPr>
                        </m:mPr>
                        <m:mr>
                          <m:e>
                            <m:m>
                              <m:mPr>
                                <m:mcs>
                                  <m:mc>
                                    <m:mcPr>
                                      <m:count m:val="1"/>
                                      <m:mcJc m:val="center"/>
                                    </m:mcPr>
                                  </m:mc>
                                </m:mcs>
                                <m:ctrlPr>
                                  <w:rPr>
                                    <w:rFonts w:ascii="Cambria Math" w:hAnsi="Cambria Math"/>
                                    <w:i/>
                                    <w:szCs w:val="24"/>
                                  </w:rPr>
                                </m:ctrlPr>
                              </m:mPr>
                              <m:mr>
                                <m:e>
                                  <m:r>
                                    <w:rPr>
                                      <w:rFonts w:ascii="Cambria Math" w:hAnsi="Cambria Math"/>
                                      <w:szCs w:val="24"/>
                                    </w:rPr>
                                    <m:t xml:space="preserve">1   </m:t>
                                  </m:r>
                                </m:e>
                              </m:mr>
                            </m:m>
                          </m:e>
                          <m:e>
                            <m:r>
                              <w:rPr>
                                <w:rFonts w:ascii="Cambria Math" w:hAnsi="Cambria Math"/>
                                <w:szCs w:val="24"/>
                              </w:rPr>
                              <m:t xml:space="preserve">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 xml:space="preserve"> or </m:t>
                            </m:r>
                            <m:sSub>
                              <m:sSubPr>
                                <m:ctrlPr>
                                  <w:rPr>
                                    <w:rFonts w:ascii="Cambria Math" w:hAnsi="Cambria Math"/>
                                    <w:i/>
                                    <w:szCs w:val="24"/>
                                  </w:rPr>
                                </m:ctrlPr>
                              </m:sSubPr>
                              <m:e>
                                <m:r>
                                  <w:rPr>
                                    <w:rFonts w:ascii="Cambria Math" w:hAnsi="Cambria Math"/>
                                  </w:rPr>
                                  <m:t>m</m:t>
                                </m:r>
                              </m:e>
                              <m:sub>
                                <m:r>
                                  <w:rPr>
                                    <w:rFonts w:ascii="Cambria Math" w:hAnsi="Cambria Math"/>
                                    <w:szCs w:val="24"/>
                                  </w:rPr>
                                  <m:t>i,y-1</m:t>
                                </m:r>
                              </m:sub>
                            </m:sSub>
                            <m:r>
                              <w:rPr>
                                <w:rFonts w:ascii="Cambria Math" w:hAnsi="Cambria Math"/>
                                <w:szCs w:val="24"/>
                              </w:rPr>
                              <m:t>=1</m:t>
                            </m:r>
                          </m:e>
                        </m:mr>
                        <m:mr>
                          <m:e>
                            <m:r>
                              <w:rPr>
                                <w:rFonts w:ascii="Cambria Math" w:hAnsi="Cambria Math"/>
                                <w:szCs w:val="24"/>
                              </w:rPr>
                              <m:t>0</m:t>
                            </m:r>
                          </m:e>
                          <m:e>
                            <m:r>
                              <w:rPr>
                                <w:rFonts w:ascii="Cambria Math" w:hAnsi="Cambria Math"/>
                                <w:szCs w:val="24"/>
                              </w:rPr>
                              <m:t xml:space="preserve">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
                      <m:r>
                        <w:rPr>
                          <w:rFonts w:ascii="Cambria Math" w:hAnsi="Cambria Math"/>
                          <w:szCs w:val="24"/>
                        </w:rPr>
                        <m:t xml:space="preserve"> </m:t>
                      </m:r>
                      <m:ctrlPr>
                        <w:rPr>
                          <w:rFonts w:ascii="Cambria Math" w:hAnsi="Cambria Math"/>
                          <w:i/>
                          <w:szCs w:val="24"/>
                        </w:rPr>
                      </m:ctrlPr>
                    </m:e>
                  </m:eqArr>
                </m:e>
              </m:d>
            </m:e>
          </m:mr>
        </m:m>
        <m:r>
          <w:rPr>
            <w:rFonts w:ascii="Cambria Math" w:hAnsi="Cambria Math"/>
          </w:rPr>
          <m:t xml:space="preserve">  </m:t>
        </m:r>
      </m:oMath>
      <w:r w:rsidR="0027268B" w:rsidRPr="00AD5A40">
        <w:tab/>
      </w:r>
      <w:r w:rsidR="0027268B" w:rsidRPr="00AD5A40">
        <w:tab/>
      </w:r>
      <w:r w:rsidR="0027268B" w:rsidRPr="00AD5A40">
        <w:tab/>
      </w:r>
      <w:r w:rsidR="0027268B" w:rsidRPr="00AD5A40">
        <w:tab/>
      </w:r>
      <w:r w:rsidR="0027268B" w:rsidRPr="00AD5A40">
        <w:tab/>
      </w:r>
      <w:r w:rsidR="0048311C" w:rsidRPr="00AD5A40">
        <w:rPr>
          <w:szCs w:val="24"/>
        </w:rPr>
        <w:t xml:space="preserve">App. Equation </w:t>
      </w:r>
      <w:r w:rsidR="0048311C" w:rsidRPr="00AD5A40">
        <w:rPr>
          <w:szCs w:val="24"/>
        </w:rPr>
        <w:fldChar w:fldCharType="begin"/>
      </w:r>
      <w:r w:rsidR="0048311C" w:rsidRPr="00AD5A40">
        <w:rPr>
          <w:szCs w:val="24"/>
        </w:rPr>
        <w:instrText xml:space="preserve"> SEQ App._Equation \* ARABIC </w:instrText>
      </w:r>
      <w:r w:rsidR="0048311C" w:rsidRPr="00AD5A40">
        <w:rPr>
          <w:szCs w:val="24"/>
        </w:rPr>
        <w:fldChar w:fldCharType="separate"/>
      </w:r>
      <w:r w:rsidR="00912782" w:rsidRPr="00AD5A40">
        <w:rPr>
          <w:noProof/>
          <w:szCs w:val="24"/>
        </w:rPr>
        <w:t>7</w:t>
      </w:r>
      <w:r w:rsidR="0048311C" w:rsidRPr="00AD5A40">
        <w:rPr>
          <w:szCs w:val="24"/>
        </w:rPr>
        <w:fldChar w:fldCharType="end"/>
      </w:r>
      <w:r w:rsidR="0048311C" w:rsidRPr="00AD5A40">
        <w:rPr>
          <w:szCs w:val="24"/>
        </w:rPr>
        <w:t>a, b, c</w:t>
      </w:r>
    </w:p>
    <w:p w14:paraId="400ED42A" w14:textId="7A3CFA8C" w:rsidR="000D3FAB" w:rsidRPr="00AD5A40" w:rsidRDefault="0027268B" w:rsidP="00AD5A40">
      <w:pPr>
        <w:spacing w:line="276" w:lineRule="auto"/>
        <w:ind w:firstLine="360"/>
      </w:pPr>
      <w:r w:rsidRPr="00AD5A40">
        <w:tab/>
      </w:r>
    </w:p>
    <w:p w14:paraId="4D772C74" w14:textId="36555F4D" w:rsidR="00162700" w:rsidRPr="00AD5A40" w:rsidRDefault="00541DAB"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0B517C" w:rsidRPr="00AD5A40">
        <w:rPr>
          <w:szCs w:val="24"/>
        </w:rPr>
        <w:tab/>
      </w:r>
      <w:r w:rsidR="00A727A0" w:rsidRPr="00AD5A40">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8</w:t>
      </w:r>
      <w:r w:rsidR="00162700" w:rsidRPr="00AD5A40">
        <w:rPr>
          <w:szCs w:val="24"/>
        </w:rPr>
        <w:fldChar w:fldCharType="end"/>
      </w:r>
    </w:p>
    <w:p w14:paraId="72519274" w14:textId="77777777" w:rsidR="00147D96" w:rsidRPr="00AD5A40" w:rsidRDefault="00147D96" w:rsidP="00AD5A40">
      <w:pPr>
        <w:spacing w:line="276" w:lineRule="auto"/>
        <w:rPr>
          <w:lang w:val="en"/>
        </w:rPr>
      </w:pPr>
    </w:p>
    <w:p w14:paraId="58FCE005" w14:textId="052C557C" w:rsidR="00D22326" w:rsidRPr="00AD5A40" w:rsidRDefault="00541DAB"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m>
          <m:mPr>
            <m:mcs>
              <m:mc>
                <m:mcPr>
                  <m:count m:val="1"/>
                  <m:mcJc m:val="center"/>
                </m:mcPr>
              </m:mc>
            </m:mcs>
            <m:ctrlPr>
              <w:rPr>
                <w:rFonts w:ascii="Cambria Math" w:hAnsi="Cambria Math"/>
                <w:i/>
                <w:szCs w:val="24"/>
              </w:rPr>
            </m:ctrlPr>
          </m:mPr>
          <m:mr>
            <m:e>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mr>
        </m:m>
      </m:oMath>
      <w:r w:rsidR="00A727A0" w:rsidRPr="00AD5A40">
        <w:rPr>
          <w:szCs w:val="24"/>
        </w:rPr>
        <w:tab/>
      </w:r>
      <w:r w:rsidR="00A727A0" w:rsidRPr="00AD5A40">
        <w:rPr>
          <w:szCs w:val="24"/>
        </w:rPr>
        <w:tab/>
      </w:r>
      <w:r w:rsidR="00A727A0" w:rsidRPr="00AD5A40">
        <w:rPr>
          <w:szCs w:val="24"/>
        </w:rPr>
        <w:tab/>
      </w:r>
      <w:r w:rsidR="000F246C" w:rsidRPr="00AD5A40">
        <w:rPr>
          <w:szCs w:val="24"/>
        </w:rPr>
        <w:tab/>
      </w:r>
      <w:r w:rsidR="0027268B" w:rsidRPr="00AD5A40">
        <w:rPr>
          <w:szCs w:val="24"/>
        </w:rPr>
        <w:tab/>
      </w:r>
      <w:r w:rsidR="004D4716" w:rsidRPr="00AD5A40">
        <w:rPr>
          <w:szCs w:val="24"/>
        </w:rPr>
        <w:tab/>
      </w:r>
      <w:r w:rsidR="00CA2754">
        <w:rPr>
          <w:szCs w:val="24"/>
        </w:rPr>
        <w:tab/>
      </w:r>
      <w:r w:rsidR="00CA2754">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9</w:t>
      </w:r>
      <w:r w:rsidR="00162700" w:rsidRPr="00AD5A40">
        <w:rPr>
          <w:szCs w:val="24"/>
        </w:rPr>
        <w:fldChar w:fldCharType="end"/>
      </w:r>
    </w:p>
    <w:p w14:paraId="59CA059B" w14:textId="77777777" w:rsidR="00147D96" w:rsidRPr="00AD5A40" w:rsidRDefault="00147D96" w:rsidP="00AD5A40">
      <w:pPr>
        <w:spacing w:line="276" w:lineRule="auto"/>
        <w:rPr>
          <w:lang w:val="en"/>
        </w:rPr>
      </w:pPr>
    </w:p>
    <w:p w14:paraId="6ACC49BB" w14:textId="603FFE74" w:rsidR="00162700" w:rsidRPr="00AD5A40" w:rsidRDefault="00541DAB"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sidRPr="00AD5A40">
        <w:rPr>
          <w:szCs w:val="24"/>
        </w:rPr>
        <w:tab/>
      </w:r>
      <w:r w:rsidR="0027268B" w:rsidRPr="00AD5A40">
        <w:rPr>
          <w:szCs w:val="24"/>
        </w:rPr>
        <w:tab/>
      </w:r>
      <w:r w:rsidR="0027268B" w:rsidRPr="00AD5A40">
        <w:rPr>
          <w:szCs w:val="24"/>
        </w:rPr>
        <w:tab/>
      </w:r>
      <w:r w:rsidR="0027268B" w:rsidRPr="00AD5A40">
        <w:rPr>
          <w:szCs w:val="24"/>
        </w:rPr>
        <w:tab/>
      </w:r>
      <w:r w:rsidR="0027268B" w:rsidRPr="00AD5A40">
        <w:rPr>
          <w:szCs w:val="24"/>
        </w:rPr>
        <w:tab/>
        <w:t xml:space="preserve">        </w:t>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0</w:t>
      </w:r>
      <w:r w:rsidR="00162700" w:rsidRPr="00AD5A40">
        <w:rPr>
          <w:szCs w:val="24"/>
        </w:rPr>
        <w:fldChar w:fldCharType="end"/>
      </w:r>
    </w:p>
    <w:p w14:paraId="18AD77FC" w14:textId="77777777" w:rsidR="00147D96" w:rsidRPr="00AD5A40" w:rsidRDefault="00147D96" w:rsidP="00AD5A40">
      <w:pPr>
        <w:spacing w:line="276" w:lineRule="auto"/>
        <w:rPr>
          <w:lang w:val="en"/>
        </w:rPr>
      </w:pPr>
    </w:p>
    <w:p w14:paraId="57EFB4D8" w14:textId="4A09D9EC" w:rsidR="00A2616C" w:rsidRPr="00AD5A40" w:rsidRDefault="00541DAB"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e>
          <m:sup>
            <m:r>
              <w:rPr>
                <w:rFonts w:ascii="Cambria Math" w:hAnsi="Cambria Math"/>
                <w:szCs w:val="24"/>
              </w:rPr>
              <m:t>2</m:t>
            </m:r>
          </m:sup>
        </m:sSup>
      </m:oMath>
      <w:r w:rsidR="0027343E"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1</w:t>
      </w:r>
      <w:r w:rsidR="00162700" w:rsidRPr="00AD5A40">
        <w:rPr>
          <w:szCs w:val="24"/>
        </w:rPr>
        <w:fldChar w:fldCharType="end"/>
      </w:r>
    </w:p>
    <w:p w14:paraId="62A9F394" w14:textId="2C6B46D3" w:rsidR="00E9779C" w:rsidRPr="00AD5A40" w:rsidRDefault="002A37FF" w:rsidP="00AD5A40">
      <w:pPr>
        <w:pStyle w:val="Heading2"/>
        <w:numPr>
          <w:ilvl w:val="0"/>
          <w:numId w:val="0"/>
        </w:numPr>
        <w:spacing w:line="276" w:lineRule="auto"/>
        <w:rPr>
          <w:rFonts w:eastAsiaTheme="minorEastAsia"/>
        </w:rPr>
      </w:pPr>
      <w:bookmarkStart w:id="0" w:name="_Ref157361"/>
      <w:r w:rsidRPr="00AD5A40">
        <w:rPr>
          <w:rFonts w:eastAsiaTheme="minorEastAsia"/>
        </w:rPr>
        <w:t xml:space="preserve">A.1.4 </w:t>
      </w:r>
      <w:r w:rsidR="001F239F" w:rsidRPr="00AD5A40">
        <w:rPr>
          <w:rFonts w:eastAsiaTheme="minorEastAsia"/>
        </w:rPr>
        <w:t xml:space="preserve">Assigning </w:t>
      </w:r>
      <w:r w:rsidR="005A36FC">
        <w:rPr>
          <w:rFonts w:eastAsiaTheme="minorEastAsia"/>
        </w:rPr>
        <w:t>s</w:t>
      </w:r>
      <w:r w:rsidR="001F239F" w:rsidRPr="00AD5A40">
        <w:rPr>
          <w:rFonts w:eastAsiaTheme="minorEastAsia"/>
        </w:rPr>
        <w:t xml:space="preserve">patio-temporal </w:t>
      </w:r>
      <w:r w:rsidR="005A36FC">
        <w:rPr>
          <w:rFonts w:eastAsiaTheme="minorEastAsia"/>
        </w:rPr>
        <w:t>v</w:t>
      </w:r>
      <w:r w:rsidR="001F239F" w:rsidRPr="00AD5A40">
        <w:rPr>
          <w:rFonts w:eastAsiaTheme="minorEastAsia"/>
        </w:rPr>
        <w:t>ariation</w:t>
      </w:r>
      <w:bookmarkEnd w:id="0"/>
      <w:r w:rsidR="00C76136">
        <w:rPr>
          <w:rFonts w:eastAsiaTheme="minorEastAsia"/>
        </w:rPr>
        <w:t xml:space="preserve"> to </w:t>
      </w:r>
      <w:r w:rsidR="005A36FC">
        <w:rPr>
          <w:rFonts w:eastAsiaTheme="minorEastAsia"/>
        </w:rPr>
        <w:t>s</w:t>
      </w:r>
      <w:r w:rsidR="00C76136">
        <w:rPr>
          <w:rFonts w:eastAsiaTheme="minorEastAsia"/>
        </w:rPr>
        <w:t xml:space="preserve">ynthetic </w:t>
      </w:r>
      <w:r w:rsidR="005A36FC">
        <w:rPr>
          <w:rFonts w:eastAsiaTheme="minorEastAsia"/>
        </w:rPr>
        <w:t>p</w:t>
      </w:r>
      <w:r w:rsidR="00C76136">
        <w:rPr>
          <w:rFonts w:eastAsiaTheme="minorEastAsia"/>
        </w:rPr>
        <w:t>opulations</w:t>
      </w:r>
    </w:p>
    <w:p w14:paraId="3E8E1603" w14:textId="7CBFC0D9" w:rsidR="0065797E" w:rsidRPr="00AD5A40" w:rsidRDefault="00E9779C" w:rsidP="00AD5A40">
      <w:pPr>
        <w:spacing w:line="276" w:lineRule="auto"/>
        <w:jc w:val="both"/>
      </w:pPr>
      <w:r w:rsidRPr="00AD5A40">
        <w:t xml:space="preserve">The simulation testing component required generation of datasets that comprised variation in fish </w:t>
      </w:r>
      <w:r w:rsidR="00BA49B6" w:rsidRPr="00AD5A40">
        <w:t>length</w:t>
      </w:r>
      <w:r w:rsidRPr="00AD5A40">
        <w:t>-at</w:t>
      </w:r>
      <w:r w:rsidR="008208A7" w:rsidRPr="00AD5A40">
        <w:t xml:space="preserve">-age across space and/or time. </w:t>
      </w:r>
      <w:r w:rsidR="00956348" w:rsidRPr="00AD5A40">
        <w:t xml:space="preserve">To obtain </w:t>
      </w:r>
      <w:r w:rsidR="007B099E" w:rsidRPr="00AD5A40">
        <w:t>spatial variation</w:t>
      </w:r>
      <w:r w:rsidR="00956348" w:rsidRPr="00AD5A40">
        <w:t xml:space="preserve"> in length-at-age</w:t>
      </w:r>
      <w:r w:rsidR="00CA30EE" w:rsidRPr="00AD5A40">
        <w:t xml:space="preserve">, we </w:t>
      </w:r>
      <w:r w:rsidR="008663D8" w:rsidRPr="00AD5A40">
        <w:t xml:space="preserve">conducted </w:t>
      </w:r>
      <w:r w:rsidR="00CA30EE" w:rsidRPr="00AD5A40">
        <w:t xml:space="preserve">simulations using one of </w:t>
      </w:r>
      <w:r w:rsidR="00BA49B6" w:rsidRPr="00AD5A40">
        <w:t xml:space="preserve">two </w:t>
      </w:r>
      <w:r w:rsidR="00CA30EE" w:rsidRPr="00AD5A40">
        <w:t>growth “</w:t>
      </w:r>
      <w:r w:rsidR="0085533C" w:rsidRPr="00AD5A40">
        <w:t>r</w:t>
      </w:r>
      <w:r w:rsidR="00BA49B6" w:rsidRPr="00AD5A40">
        <w:t>egimes</w:t>
      </w:r>
      <w:r w:rsidR="00CA30EE" w:rsidRPr="00AD5A40">
        <w:t>”</w:t>
      </w:r>
      <w:r w:rsidR="00E01183" w:rsidRPr="00AD5A40">
        <w:t xml:space="preserve">. </w:t>
      </w:r>
      <w:r w:rsidR="00BA49B6" w:rsidRPr="00AD5A40">
        <w:t xml:space="preserve">Our synthetic </w:t>
      </w:r>
      <w:r w:rsidR="00E85F98" w:rsidRPr="00AD5A40">
        <w:t>populations</w:t>
      </w:r>
      <w:r w:rsidR="00BA49B6" w:rsidRPr="00AD5A40">
        <w:t xml:space="preserve"> were designed to mimic the level of variation among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 xml:space="preserve">2 </w:t>
      </w:r>
      <w:r w:rsidR="00BA49B6" w:rsidRPr="00AD5A40">
        <w:t xml:space="preserve">in the sablefish dataset, which ranged from 10% to </w:t>
      </w:r>
      <w:r w:rsidR="00000AF0" w:rsidRPr="00AD5A40">
        <w:t>4</w:t>
      </w:r>
      <w:r w:rsidR="00BA49B6" w:rsidRPr="00AD5A40">
        <w:t>0% between regions</w:t>
      </w:r>
      <w:r w:rsidR="00000AF0" w:rsidRPr="00AD5A40">
        <w:t xml:space="preserve"> (see main text, Table 3)</w:t>
      </w:r>
      <w:r w:rsidR="00BA49B6" w:rsidRPr="00AD5A40">
        <w:t xml:space="preserve">; </w:t>
      </w:r>
      <w:r w:rsidR="006668BB" w:rsidRPr="00AD5A40">
        <w:t>we used</w:t>
      </w:r>
      <w:r w:rsidR="00BA49B6" w:rsidRPr="00AD5A40">
        <w:t xml:space="preserve"> a</w:t>
      </w:r>
      <w:r w:rsidR="003A0479" w:rsidRPr="00AD5A40">
        <w:t xml:space="preserve"> slightly conservative</w:t>
      </w:r>
      <w:r w:rsidR="00BA49B6" w:rsidRPr="00AD5A40">
        <w:t xml:space="preserve"> difference in 20% for each of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2</w:t>
      </w:r>
      <w:r w:rsidR="00BA49B6" w:rsidRPr="00AD5A40">
        <w:t xml:space="preserve"> to generate our synthetic population.</w:t>
      </w:r>
      <w:r w:rsidR="00900625" w:rsidRPr="00AD5A40">
        <w:t xml:space="preserve"> Other parameters were held constant across regimes. Spatial scenarios tested are described in</w:t>
      </w:r>
      <w:r w:rsidR="0085512E" w:rsidRPr="00AD5A40">
        <w:t xml:space="preserve"> </w:t>
      </w:r>
      <w:r w:rsidR="00900625" w:rsidRPr="00AD5A40">
        <w:t>Table 1</w:t>
      </w:r>
      <w:r w:rsidR="0085512E" w:rsidRPr="00AD5A40">
        <w:t xml:space="preserve"> of the main text</w:t>
      </w:r>
      <w:r w:rsidR="00900625" w:rsidRPr="00AD5A40">
        <w:t xml:space="preserve">. </w:t>
      </w:r>
      <w:r w:rsidR="00E85F98" w:rsidRPr="00AD5A40">
        <w:rPr>
          <w:rFonts w:eastAsiaTheme="minorEastAsia"/>
        </w:rPr>
        <w:t xml:space="preserve">To simulate spatial zones, fish locations were sampled from a uniform distribution with boundaries specific to a certain growth </w:t>
      </w:r>
      <w:r w:rsidR="0085533C" w:rsidRPr="00AD5A40">
        <w:rPr>
          <w:rFonts w:eastAsiaTheme="minorEastAsia"/>
        </w:rPr>
        <w:t>r</w:t>
      </w:r>
      <w:r w:rsidR="00E85F98" w:rsidRPr="00AD5A40">
        <w:rPr>
          <w:rFonts w:eastAsiaTheme="minorEastAsia"/>
        </w:rPr>
        <w:t>egime. In all except Scenario 4, where the break is located at 4</w:t>
      </w:r>
      <w:r w:rsidR="0065797E" w:rsidRPr="00AD5A40">
        <w:rPr>
          <w:rFonts w:eastAsiaTheme="minorEastAsia"/>
        </w:rPr>
        <w:t>8</w:t>
      </w:r>
      <w:r w:rsidR="00E85F98" w:rsidRPr="00AD5A40">
        <w:t xml:space="preserve">° </w:t>
      </w:r>
      <w:r w:rsidR="00E85F98" w:rsidRPr="00AD5A40">
        <w:rPr>
          <w:rFonts w:eastAsiaTheme="minorEastAsia"/>
        </w:rPr>
        <w:t xml:space="preserve">and non-spatial scenarios, the latitude and longitude of fish grown under </w:t>
      </w:r>
      <w:r w:rsidR="0085533C" w:rsidRPr="00AD5A40">
        <w:rPr>
          <w:rFonts w:eastAsiaTheme="minorEastAsia"/>
        </w:rPr>
        <w:t>r</w:t>
      </w:r>
      <w:r w:rsidR="00E85F98" w:rsidRPr="00AD5A40">
        <w:rPr>
          <w:rFonts w:eastAsiaTheme="minorEastAsia"/>
        </w:rPr>
        <w:t xml:space="preserve">egime 1 were </w:t>
      </w:r>
      <w:r w:rsidR="00E85F98" w:rsidRPr="00AD5A40">
        <w:t>sampled independently and at random from a uniform distribution between 0° and 25°; for simulations with spati</w:t>
      </w:r>
      <w:r w:rsidR="0085533C" w:rsidRPr="00AD5A40">
        <w:t>al variation, fish grown under r</w:t>
      </w:r>
      <w:r w:rsidR="00E85F98" w:rsidRPr="00AD5A40">
        <w:t xml:space="preserve">egime 2 have </w:t>
      </w:r>
      <w:r w:rsidR="00E85F98" w:rsidRPr="00AD5A40">
        <w:rPr>
          <w:rFonts w:eastAsiaTheme="minorEastAsia"/>
        </w:rPr>
        <w:t xml:space="preserve">latitude and longitude </w:t>
      </w:r>
      <w:r w:rsidR="00E85F98" w:rsidRPr="00AD5A40">
        <w:t xml:space="preserve">sampled uniformly from 25° to 50°. In Scenario 4, </w:t>
      </w:r>
      <w:r w:rsidR="0065797E" w:rsidRPr="00AD5A40">
        <w:t xml:space="preserve">all simulated fish </w:t>
      </w:r>
      <w:r w:rsidR="0065797E" w:rsidRPr="00AD5A40">
        <w:rPr>
          <w:rFonts w:eastAsiaTheme="minorEastAsia"/>
        </w:rPr>
        <w:t>were assigned latitudes</w:t>
      </w:r>
      <w:r w:rsidR="0065797E" w:rsidRPr="00AD5A40">
        <w:t xml:space="preserve"> sampled independently and at random from a uniform distribution from 0° to 50°. Fish simulated under </w:t>
      </w:r>
      <w:r w:rsidR="0085533C" w:rsidRPr="00AD5A40">
        <w:t>r</w:t>
      </w:r>
      <w:r w:rsidR="0065797E" w:rsidRPr="00AD5A40">
        <w:t xml:space="preserve">egime 2 were assigned longitudes sampled randomly from 0° to 48° and fish simulated under </w:t>
      </w:r>
      <w:r w:rsidR="00AC25F7">
        <w:t>regime</w:t>
      </w:r>
      <w:r w:rsidR="005A36FC">
        <w:t xml:space="preserve"> 2</w:t>
      </w:r>
      <w:r w:rsidR="0065797E" w:rsidRPr="00AD5A40">
        <w:t xml:space="preserve"> have longitudes sampled randomly from 48° to 50°, forming a vertical “band” of larger fish in higher longitudes.</w:t>
      </w:r>
    </w:p>
    <w:p w14:paraId="34FA7A9A" w14:textId="77777777" w:rsidR="0065797E" w:rsidRPr="00AD5A40" w:rsidRDefault="0065797E" w:rsidP="00AD5A40">
      <w:pPr>
        <w:spacing w:line="276" w:lineRule="auto"/>
        <w:jc w:val="both"/>
      </w:pPr>
    </w:p>
    <w:p w14:paraId="7C66F253" w14:textId="1FF1DF94" w:rsidR="00900625" w:rsidRPr="00AD5A40" w:rsidRDefault="00900625" w:rsidP="00AD5A40">
      <w:pPr>
        <w:spacing w:line="276" w:lineRule="auto"/>
        <w:jc w:val="both"/>
      </w:pPr>
    </w:p>
    <w:p w14:paraId="23F2198D" w14:textId="4022B82D" w:rsidR="005A41F0" w:rsidRPr="00AD5A40" w:rsidRDefault="005A41F0" w:rsidP="00AD5A40">
      <w:pPr>
        <w:spacing w:line="276" w:lineRule="auto"/>
        <w:jc w:val="both"/>
      </w:pPr>
      <w:r w:rsidRPr="00AD5A40">
        <w:rPr>
          <w:noProof/>
          <w:lang w:val="en-AU" w:eastAsia="en-AU"/>
        </w:rPr>
        <w:lastRenderedPageBreak/>
        <w:drawing>
          <wp:inline distT="0" distB="0" distL="0" distR="0" wp14:anchorId="539C272C" wp14:editId="5BC3411A">
            <wp:extent cx="5943598" cy="4457698"/>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598" cy="4457698"/>
                    </a:xfrm>
                    <a:prstGeom prst="rect">
                      <a:avLst/>
                    </a:prstGeom>
                  </pic:spPr>
                </pic:pic>
              </a:graphicData>
            </a:graphic>
          </wp:inline>
        </w:drawing>
      </w:r>
    </w:p>
    <w:p w14:paraId="28B845C1" w14:textId="77777777" w:rsidR="005A41F0" w:rsidRPr="00AD5A40" w:rsidRDefault="005A41F0" w:rsidP="00AD5A40">
      <w:pPr>
        <w:spacing w:line="276" w:lineRule="auto"/>
        <w:jc w:val="both"/>
      </w:pPr>
    </w:p>
    <w:p w14:paraId="49A074EE" w14:textId="392F4370" w:rsidR="005A41F0" w:rsidRPr="00AD5A40" w:rsidRDefault="00F37BDF" w:rsidP="00AD5A40">
      <w:pPr>
        <w:pStyle w:val="Caption"/>
        <w:spacing w:line="276" w:lineRule="auto"/>
        <w:jc w:val="both"/>
        <w:sectPr w:rsidR="005A41F0" w:rsidRPr="00AD5A40" w:rsidSect="00976DBF">
          <w:footerReference w:type="default" r:id="rId10"/>
          <w:pgSz w:w="12240" w:h="15840"/>
          <w:pgMar w:top="1440" w:right="1440" w:bottom="1440" w:left="1440" w:header="720" w:footer="720" w:gutter="0"/>
          <w:lnNumType w:countBy="1" w:restart="continuous"/>
          <w:cols w:space="720"/>
          <w:docGrid w:linePitch="360"/>
        </w:sectPr>
      </w:pPr>
      <w:bookmarkStart w:id="1" w:name="_Ref655636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w:t>
      </w:r>
      <w:r w:rsidRPr="00AD5A40">
        <w:fldChar w:fldCharType="end"/>
      </w:r>
      <w:bookmarkEnd w:id="1"/>
      <w:r w:rsidR="000B005F" w:rsidRPr="00AD5A40">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AD5A40" w:rsidRDefault="00041698" w:rsidP="00AD5A40">
      <w:pPr>
        <w:pStyle w:val="Caption"/>
        <w:spacing w:line="276" w:lineRule="auto"/>
      </w:pPr>
    </w:p>
    <w:tbl>
      <w:tblPr>
        <w:tblStyle w:val="TableGrid"/>
        <w:tblW w:w="0" w:type="auto"/>
        <w:tblLook w:val="04A0" w:firstRow="1" w:lastRow="0" w:firstColumn="1" w:lastColumn="0" w:noHBand="0" w:noVBand="1"/>
      </w:tblPr>
      <w:tblGrid>
        <w:gridCol w:w="2147"/>
        <w:gridCol w:w="1448"/>
        <w:gridCol w:w="3780"/>
        <w:gridCol w:w="1975"/>
      </w:tblGrid>
      <w:tr w:rsidR="00041698" w:rsidRPr="00AD5A40" w14:paraId="7E540AA7" w14:textId="77777777" w:rsidTr="00692A9F">
        <w:trPr>
          <w:cantSplit/>
        </w:trPr>
        <w:tc>
          <w:tcPr>
            <w:tcW w:w="2147" w:type="dxa"/>
            <w:tcBorders>
              <w:top w:val="single" w:sz="12" w:space="0" w:color="auto"/>
              <w:left w:val="nil"/>
              <w:bottom w:val="single" w:sz="12" w:space="0" w:color="auto"/>
              <w:right w:val="nil"/>
            </w:tcBorders>
          </w:tcPr>
          <w:p w14:paraId="4A9D4EB3" w14:textId="52FFE756" w:rsidR="00041698" w:rsidRPr="00AD5A40" w:rsidRDefault="00041698" w:rsidP="00692A9F">
            <w:pPr>
              <w:pStyle w:val="Caption"/>
              <w:spacing w:after="0"/>
              <w:contextualSpacing w:val="0"/>
            </w:pPr>
            <w:r w:rsidRPr="00AD5A40">
              <w:t>Module</w:t>
            </w:r>
          </w:p>
        </w:tc>
        <w:tc>
          <w:tcPr>
            <w:tcW w:w="1448" w:type="dxa"/>
            <w:tcBorders>
              <w:top w:val="single" w:sz="12" w:space="0" w:color="auto"/>
              <w:left w:val="nil"/>
              <w:bottom w:val="single" w:sz="12" w:space="0" w:color="auto"/>
              <w:right w:val="nil"/>
            </w:tcBorders>
          </w:tcPr>
          <w:p w14:paraId="271B7F89" w14:textId="44D8C228" w:rsidR="00041698" w:rsidRPr="00AD5A40" w:rsidRDefault="00041698" w:rsidP="00692A9F">
            <w:pPr>
              <w:pStyle w:val="Caption"/>
              <w:spacing w:after="0"/>
              <w:contextualSpacing w:val="0"/>
            </w:pPr>
            <w:r w:rsidRPr="00AD5A40">
              <w:t>Parameter</w:t>
            </w:r>
          </w:p>
        </w:tc>
        <w:tc>
          <w:tcPr>
            <w:tcW w:w="3780" w:type="dxa"/>
            <w:tcBorders>
              <w:top w:val="single" w:sz="12" w:space="0" w:color="auto"/>
              <w:left w:val="nil"/>
              <w:bottom w:val="single" w:sz="12" w:space="0" w:color="auto"/>
              <w:right w:val="nil"/>
            </w:tcBorders>
          </w:tcPr>
          <w:p w14:paraId="64F866EF" w14:textId="737275AE" w:rsidR="00041698" w:rsidRPr="00AD5A40" w:rsidRDefault="00041698" w:rsidP="00692A9F">
            <w:pPr>
              <w:pStyle w:val="Caption"/>
              <w:spacing w:after="0"/>
              <w:contextualSpacing w:val="0"/>
            </w:pPr>
            <w:r w:rsidRPr="00AD5A40">
              <w:t>Definition</w:t>
            </w:r>
          </w:p>
        </w:tc>
        <w:tc>
          <w:tcPr>
            <w:tcW w:w="1975" w:type="dxa"/>
            <w:tcBorders>
              <w:top w:val="single" w:sz="12" w:space="0" w:color="auto"/>
              <w:left w:val="nil"/>
              <w:bottom w:val="single" w:sz="12" w:space="0" w:color="auto"/>
              <w:right w:val="nil"/>
            </w:tcBorders>
          </w:tcPr>
          <w:p w14:paraId="2891D98F" w14:textId="5BB4DA9C" w:rsidR="00041698" w:rsidRPr="00AD5A40" w:rsidRDefault="00041698" w:rsidP="00692A9F">
            <w:pPr>
              <w:pStyle w:val="Caption"/>
              <w:spacing w:after="0"/>
              <w:contextualSpacing w:val="0"/>
            </w:pPr>
            <w:r w:rsidRPr="00AD5A40">
              <w:t>Value</w:t>
            </w:r>
          </w:p>
        </w:tc>
      </w:tr>
      <w:tr w:rsidR="00041698" w:rsidRPr="00AD5A40" w14:paraId="120A5760" w14:textId="77777777" w:rsidTr="00692A9F">
        <w:trPr>
          <w:cantSplit/>
        </w:trPr>
        <w:tc>
          <w:tcPr>
            <w:tcW w:w="2147" w:type="dxa"/>
            <w:tcBorders>
              <w:top w:val="single" w:sz="12" w:space="0" w:color="auto"/>
              <w:left w:val="nil"/>
              <w:bottom w:val="nil"/>
              <w:right w:val="nil"/>
            </w:tcBorders>
          </w:tcPr>
          <w:p w14:paraId="757F8E2C" w14:textId="4229A2DF" w:rsidR="00041698" w:rsidRPr="00AD5A40" w:rsidRDefault="002E43FF" w:rsidP="00692A9F">
            <w:pPr>
              <w:pStyle w:val="Caption"/>
              <w:spacing w:after="0"/>
              <w:contextualSpacing w:val="0"/>
            </w:pPr>
            <w:r w:rsidRPr="00AD5A40">
              <w:t>Growth</w:t>
            </w:r>
          </w:p>
        </w:tc>
        <w:tc>
          <w:tcPr>
            <w:tcW w:w="1448" w:type="dxa"/>
            <w:tcBorders>
              <w:top w:val="single" w:sz="12" w:space="0" w:color="auto"/>
              <w:left w:val="nil"/>
              <w:bottom w:val="nil"/>
              <w:right w:val="nil"/>
            </w:tcBorders>
          </w:tcPr>
          <w:p w14:paraId="6F461E8B" w14:textId="62EECE63" w:rsidR="00041698" w:rsidRPr="00AD5A40" w:rsidRDefault="00541DAB" w:rsidP="00692A9F">
            <w:pPr>
              <w:pStyle w:val="Caption"/>
              <w:spacing w:after="0"/>
              <w:contextualSpacing w:val="0"/>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780" w:type="dxa"/>
            <w:tcBorders>
              <w:top w:val="single" w:sz="12" w:space="0" w:color="auto"/>
              <w:left w:val="nil"/>
              <w:bottom w:val="nil"/>
              <w:right w:val="nil"/>
            </w:tcBorders>
          </w:tcPr>
          <w:p w14:paraId="700EA2CB" w14:textId="1EE33F7D" w:rsidR="00041698" w:rsidRPr="00AD5A40" w:rsidRDefault="00EE0E9B" w:rsidP="00692A9F">
            <w:pPr>
              <w:pStyle w:val="Caption"/>
              <w:spacing w:after="0"/>
              <w:contextualSpacing w:val="0"/>
            </w:pPr>
            <w:r w:rsidRPr="00AD5A40">
              <w:t xml:space="preserve">Length </w:t>
            </w:r>
            <w:r w:rsidR="00041698"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rsidRPr="00AD5A40">
              <w:t xml:space="preserve"> </w:t>
            </w:r>
            <w:r w:rsidR="00041698" w:rsidRPr="00AD5A40">
              <w:t>(cm)</w:t>
            </w:r>
          </w:p>
        </w:tc>
        <w:tc>
          <w:tcPr>
            <w:tcW w:w="1975" w:type="dxa"/>
            <w:tcBorders>
              <w:top w:val="single" w:sz="12" w:space="0" w:color="auto"/>
              <w:left w:val="nil"/>
              <w:bottom w:val="nil"/>
              <w:right w:val="nil"/>
            </w:tcBorders>
          </w:tcPr>
          <w:p w14:paraId="21503E44" w14:textId="262FC08C" w:rsidR="002E43FF" w:rsidRPr="00AD5A40" w:rsidRDefault="00A86F1E" w:rsidP="00692A9F">
            <w:pPr>
              <w:pStyle w:val="Caption"/>
              <w:spacing w:after="0"/>
              <w:contextualSpacing w:val="0"/>
            </w:pPr>
            <w:r>
              <w:t>10</w:t>
            </w:r>
            <w:r w:rsidRPr="00AD5A40">
              <w:t xml:space="preserve"> </w:t>
            </w:r>
            <w:r w:rsidR="002E43FF" w:rsidRPr="00AD5A40">
              <w:t>(</w:t>
            </w:r>
            <w:r w:rsidR="00AC25F7">
              <w:t>regime</w:t>
            </w:r>
            <w:r w:rsidR="002E43FF" w:rsidRPr="00AD5A40">
              <w:t xml:space="preserve"> 1)</w:t>
            </w:r>
          </w:p>
          <w:p w14:paraId="7C883FF3" w14:textId="10FA78D4" w:rsidR="00041698" w:rsidRPr="00AD5A40" w:rsidRDefault="00A86F1E" w:rsidP="00692A9F">
            <w:pPr>
              <w:pStyle w:val="Caption"/>
              <w:spacing w:after="0"/>
              <w:contextualSpacing w:val="0"/>
            </w:pPr>
            <w:r>
              <w:t>70</w:t>
            </w:r>
            <w:r w:rsidRPr="00AD5A40">
              <w:t xml:space="preserve"> </w:t>
            </w:r>
            <w:r w:rsidR="002E43FF" w:rsidRPr="00AD5A40">
              <w:t>(</w:t>
            </w:r>
            <w:r w:rsidR="00AC25F7">
              <w:t>regime</w:t>
            </w:r>
            <w:r w:rsidR="002E43FF" w:rsidRPr="00AD5A40">
              <w:t xml:space="preserve"> 2)</w:t>
            </w:r>
          </w:p>
        </w:tc>
      </w:tr>
      <w:tr w:rsidR="00FC654D" w:rsidRPr="00AD5A40" w14:paraId="58B9506D" w14:textId="77777777" w:rsidTr="00692A9F">
        <w:trPr>
          <w:cantSplit/>
        </w:trPr>
        <w:tc>
          <w:tcPr>
            <w:tcW w:w="2147" w:type="dxa"/>
            <w:tcBorders>
              <w:top w:val="nil"/>
              <w:left w:val="nil"/>
              <w:bottom w:val="nil"/>
              <w:right w:val="nil"/>
            </w:tcBorders>
          </w:tcPr>
          <w:p w14:paraId="6C1BC99F" w14:textId="6F6180CB"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0112C783" w14:textId="5BAF3B2A" w:rsidR="00FC654D" w:rsidRPr="00AD5A40" w:rsidRDefault="00541DAB" w:rsidP="00692A9F">
            <w:pPr>
              <w:pStyle w:val="Caption"/>
              <w:spacing w:after="0"/>
              <w:contextualSpacing w:val="0"/>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780" w:type="dxa"/>
            <w:tcBorders>
              <w:top w:val="nil"/>
              <w:left w:val="nil"/>
              <w:bottom w:val="nil"/>
              <w:right w:val="nil"/>
            </w:tcBorders>
          </w:tcPr>
          <w:p w14:paraId="487C8BAF" w14:textId="08574505" w:rsidR="00FC654D" w:rsidRPr="00AD5A40" w:rsidRDefault="00EE0E9B" w:rsidP="00692A9F">
            <w:pPr>
              <w:pStyle w:val="Caption"/>
              <w:spacing w:after="0"/>
              <w:contextualSpacing w:val="0"/>
            </w:pPr>
            <w:r w:rsidRPr="00AD5A40">
              <w:t xml:space="preserve">Length </w:t>
            </w:r>
            <w:r w:rsidR="00FC654D"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rsidRPr="00AD5A40">
              <w:t xml:space="preserve"> </w:t>
            </w:r>
            <w:r w:rsidR="00FC654D" w:rsidRPr="00AD5A40">
              <w:t>(cm)</w:t>
            </w:r>
          </w:p>
        </w:tc>
        <w:tc>
          <w:tcPr>
            <w:tcW w:w="1975" w:type="dxa"/>
            <w:tcBorders>
              <w:top w:val="nil"/>
              <w:left w:val="nil"/>
              <w:bottom w:val="nil"/>
              <w:right w:val="nil"/>
            </w:tcBorders>
          </w:tcPr>
          <w:p w14:paraId="460B5A5D" w14:textId="5C969517" w:rsidR="00FC654D" w:rsidRPr="00AD5A40" w:rsidRDefault="00A86F1E" w:rsidP="00692A9F">
            <w:pPr>
              <w:pStyle w:val="Caption"/>
              <w:spacing w:after="0"/>
              <w:contextualSpacing w:val="0"/>
            </w:pPr>
            <w:r>
              <w:t>12</w:t>
            </w:r>
            <w:r w:rsidRPr="00AD5A40">
              <w:t xml:space="preserve"> </w:t>
            </w:r>
            <w:r w:rsidR="00FC654D" w:rsidRPr="00AD5A40">
              <w:t>(</w:t>
            </w:r>
            <w:r w:rsidR="00AC25F7">
              <w:t>regime</w:t>
            </w:r>
            <w:r w:rsidR="00FC654D" w:rsidRPr="00AD5A40">
              <w:t xml:space="preserve"> 1)</w:t>
            </w:r>
          </w:p>
          <w:p w14:paraId="368A4C42" w14:textId="17E26FBF" w:rsidR="00FC654D" w:rsidRPr="00AD5A40" w:rsidRDefault="00A86F1E" w:rsidP="00692A9F">
            <w:pPr>
              <w:pStyle w:val="Caption"/>
              <w:spacing w:after="0"/>
              <w:contextualSpacing w:val="0"/>
            </w:pPr>
            <w:r>
              <w:t>84</w:t>
            </w:r>
            <w:r w:rsidRPr="00AD5A40">
              <w:t xml:space="preserve"> </w:t>
            </w:r>
            <w:r w:rsidR="00FC654D" w:rsidRPr="00AD5A40">
              <w:t>(</w:t>
            </w:r>
            <w:r w:rsidR="00AC25F7">
              <w:t>regime</w:t>
            </w:r>
            <w:r w:rsidR="00FC654D" w:rsidRPr="00AD5A40">
              <w:t xml:space="preserve"> 2)</w:t>
            </w:r>
          </w:p>
          <w:p w14:paraId="6D07A106" w14:textId="499B28FF" w:rsidR="00514264" w:rsidRPr="00AD5A40" w:rsidRDefault="00514264" w:rsidP="00692A9F">
            <w:pPr>
              <w:spacing w:line="240" w:lineRule="auto"/>
              <w:contextualSpacing w:val="0"/>
              <w:rPr>
                <w:lang w:val="en"/>
              </w:rPr>
            </w:pPr>
          </w:p>
        </w:tc>
      </w:tr>
      <w:tr w:rsidR="00FC654D" w:rsidRPr="00AD5A40" w14:paraId="5DE7E828" w14:textId="77777777" w:rsidTr="00692A9F">
        <w:trPr>
          <w:cantSplit/>
        </w:trPr>
        <w:tc>
          <w:tcPr>
            <w:tcW w:w="2147" w:type="dxa"/>
            <w:tcBorders>
              <w:top w:val="nil"/>
              <w:left w:val="nil"/>
              <w:bottom w:val="nil"/>
              <w:right w:val="nil"/>
            </w:tcBorders>
          </w:tcPr>
          <w:p w14:paraId="1693D70D" w14:textId="0A96E6B5"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40ADBAC1" w14:textId="49C9A701" w:rsidR="00FC654D" w:rsidRPr="00AD5A40" w:rsidRDefault="008951FE" w:rsidP="00692A9F">
            <w:pPr>
              <w:pStyle w:val="Caption"/>
              <w:spacing w:after="0"/>
              <w:contextualSpacing w:val="0"/>
              <w:jc w:val="center"/>
            </w:pPr>
            <w:r w:rsidRPr="00AD5A40">
              <w:t>k</w:t>
            </w:r>
          </w:p>
        </w:tc>
        <w:tc>
          <w:tcPr>
            <w:tcW w:w="3780" w:type="dxa"/>
            <w:tcBorders>
              <w:top w:val="nil"/>
              <w:left w:val="nil"/>
              <w:bottom w:val="nil"/>
              <w:right w:val="nil"/>
            </w:tcBorders>
          </w:tcPr>
          <w:p w14:paraId="63E25E52" w14:textId="125D9489" w:rsidR="00FC654D" w:rsidRPr="00AD5A40" w:rsidRDefault="00A878C2" w:rsidP="00692A9F">
            <w:pPr>
              <w:pStyle w:val="Caption"/>
              <w:spacing w:after="0"/>
              <w:contextualSpacing w:val="0"/>
            </w:pPr>
            <w:r w:rsidRPr="00AD5A40">
              <w:t>Growth coefficient</w:t>
            </w:r>
            <w:r w:rsidR="00204691" w:rsidRPr="00AD5A40">
              <w:t xml:space="preserve"> (year</w:t>
            </w:r>
            <w:r w:rsidR="00204691" w:rsidRPr="00AD5A40">
              <w:rPr>
                <w:vertAlign w:val="superscript"/>
              </w:rPr>
              <w:t>-1</w:t>
            </w:r>
            <w:r w:rsidR="00204691" w:rsidRPr="00AD5A40">
              <w:t>)</w:t>
            </w:r>
          </w:p>
        </w:tc>
        <w:tc>
          <w:tcPr>
            <w:tcW w:w="1975" w:type="dxa"/>
            <w:tcBorders>
              <w:top w:val="nil"/>
              <w:left w:val="nil"/>
              <w:bottom w:val="nil"/>
              <w:right w:val="nil"/>
            </w:tcBorders>
          </w:tcPr>
          <w:p w14:paraId="1B245080" w14:textId="64E5A470" w:rsidR="00D5715F" w:rsidRPr="00AD5A40" w:rsidRDefault="00FC654D" w:rsidP="00692A9F">
            <w:pPr>
              <w:pStyle w:val="Caption"/>
              <w:spacing w:after="0"/>
              <w:contextualSpacing w:val="0"/>
            </w:pPr>
            <w:r w:rsidRPr="00AD5A40">
              <w:t>0.</w:t>
            </w:r>
            <w:r w:rsidR="00D53141">
              <w:t>30</w:t>
            </w:r>
            <w:r w:rsidRPr="00AD5A40">
              <w:t xml:space="preserve"> (</w:t>
            </w:r>
            <w:r w:rsidR="00AC25F7">
              <w:t>regime</w:t>
            </w:r>
            <w:r w:rsidRPr="00AD5A40">
              <w:t xml:space="preserve"> 1)</w:t>
            </w:r>
          </w:p>
          <w:p w14:paraId="7E495251" w14:textId="7B411478" w:rsidR="00AE1859" w:rsidRPr="00AD5A40" w:rsidRDefault="00FC654D" w:rsidP="00692A9F">
            <w:pPr>
              <w:pStyle w:val="Caption"/>
              <w:spacing w:after="0"/>
              <w:contextualSpacing w:val="0"/>
            </w:pPr>
            <w:r w:rsidRPr="00AD5A40">
              <w:t>0.</w:t>
            </w:r>
            <w:r w:rsidR="00D53141">
              <w:t xml:space="preserve">30 </w:t>
            </w:r>
            <w:r w:rsidRPr="00AD5A40">
              <w:t>(</w:t>
            </w:r>
            <w:r w:rsidR="00AC25F7">
              <w:t>regime</w:t>
            </w:r>
            <w:r w:rsidRPr="00AD5A40">
              <w:t xml:space="preserve"> 2)</w:t>
            </w:r>
          </w:p>
        </w:tc>
      </w:tr>
      <w:tr w:rsidR="00FC654D" w:rsidRPr="00AD5A40" w14:paraId="69CD597C" w14:textId="77777777" w:rsidTr="00692A9F">
        <w:trPr>
          <w:cantSplit/>
        </w:trPr>
        <w:tc>
          <w:tcPr>
            <w:tcW w:w="2147" w:type="dxa"/>
            <w:tcBorders>
              <w:top w:val="nil"/>
              <w:left w:val="nil"/>
              <w:bottom w:val="nil"/>
              <w:right w:val="nil"/>
            </w:tcBorders>
          </w:tcPr>
          <w:p w14:paraId="2476EBA8" w14:textId="5A1D6413" w:rsidR="00FC654D" w:rsidRPr="00AD5A40" w:rsidRDefault="00FC654D" w:rsidP="00692A9F">
            <w:pPr>
              <w:pStyle w:val="Caption"/>
              <w:spacing w:after="0"/>
              <w:contextualSpacing w:val="0"/>
            </w:pPr>
            <w:r w:rsidRPr="00AD5A40">
              <w:t>Growth</w:t>
            </w:r>
          </w:p>
        </w:tc>
        <w:bookmarkStart w:id="2" w:name="_Hlk5259652"/>
        <w:tc>
          <w:tcPr>
            <w:tcW w:w="1448" w:type="dxa"/>
            <w:tcBorders>
              <w:top w:val="nil"/>
              <w:left w:val="nil"/>
              <w:bottom w:val="nil"/>
              <w:right w:val="nil"/>
            </w:tcBorders>
          </w:tcPr>
          <w:p w14:paraId="013B473B" w14:textId="23F468FF" w:rsidR="00FC654D" w:rsidRPr="00AD5A40" w:rsidRDefault="00541DAB" w:rsidP="00692A9F">
            <w:pPr>
              <w:pStyle w:val="Caption"/>
              <w:spacing w:after="0"/>
              <w:contextualSpacing w:val="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2"/>
          </w:p>
        </w:tc>
        <w:tc>
          <w:tcPr>
            <w:tcW w:w="3780" w:type="dxa"/>
            <w:tcBorders>
              <w:top w:val="nil"/>
              <w:left w:val="nil"/>
              <w:bottom w:val="nil"/>
              <w:right w:val="nil"/>
            </w:tcBorders>
          </w:tcPr>
          <w:p w14:paraId="5A284294" w14:textId="0FEE141B" w:rsidR="00FC654D" w:rsidRPr="00AD5A40" w:rsidRDefault="00FC654D" w:rsidP="00692A9F">
            <w:pPr>
              <w:pStyle w:val="Caption"/>
              <w:spacing w:after="0"/>
              <w:contextualSpacing w:val="0"/>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rsidRPr="00AD5A40">
              <w:t xml:space="preserve"> </w:t>
            </w:r>
            <w:r w:rsidRPr="00AD5A40">
              <w:t>(years)</w:t>
            </w:r>
          </w:p>
        </w:tc>
        <w:tc>
          <w:tcPr>
            <w:tcW w:w="1975" w:type="dxa"/>
            <w:tcBorders>
              <w:top w:val="nil"/>
              <w:left w:val="nil"/>
              <w:bottom w:val="nil"/>
              <w:right w:val="nil"/>
            </w:tcBorders>
          </w:tcPr>
          <w:p w14:paraId="558EFEAF" w14:textId="0ABB2D11" w:rsidR="00FC654D" w:rsidRPr="00AD5A40" w:rsidRDefault="00A86F1E" w:rsidP="00692A9F">
            <w:pPr>
              <w:pStyle w:val="Caption"/>
              <w:spacing w:after="0"/>
              <w:contextualSpacing w:val="0"/>
            </w:pPr>
            <w:r>
              <w:t>3</w:t>
            </w:r>
          </w:p>
        </w:tc>
      </w:tr>
      <w:tr w:rsidR="00FC654D" w:rsidRPr="00AD5A40" w14:paraId="55182102" w14:textId="77777777" w:rsidTr="00692A9F">
        <w:trPr>
          <w:cantSplit/>
        </w:trPr>
        <w:tc>
          <w:tcPr>
            <w:tcW w:w="2147" w:type="dxa"/>
            <w:tcBorders>
              <w:top w:val="nil"/>
              <w:left w:val="nil"/>
              <w:bottom w:val="nil"/>
              <w:right w:val="nil"/>
            </w:tcBorders>
          </w:tcPr>
          <w:p w14:paraId="7DF5E123" w14:textId="34952131"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5CCB04C2" w14:textId="206B4C70" w:rsidR="00FC654D" w:rsidRPr="00AD5A40" w:rsidRDefault="00541DAB" w:rsidP="00692A9F">
            <w:pPr>
              <w:pStyle w:val="Caption"/>
              <w:spacing w:after="0"/>
              <w:contextualSpacing w:val="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780" w:type="dxa"/>
            <w:tcBorders>
              <w:top w:val="nil"/>
              <w:left w:val="nil"/>
              <w:bottom w:val="nil"/>
              <w:right w:val="nil"/>
            </w:tcBorders>
          </w:tcPr>
          <w:p w14:paraId="738268DB" w14:textId="4E5EEDED" w:rsidR="00FC654D" w:rsidRPr="00AD5A40" w:rsidRDefault="00FC654D" w:rsidP="00692A9F">
            <w:pPr>
              <w:pStyle w:val="Caption"/>
              <w:spacing w:after="0"/>
              <w:contextualSpacing w:val="0"/>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rsidRPr="00AD5A40">
              <w:t xml:space="preserve"> </w:t>
            </w:r>
            <w:r w:rsidRPr="00AD5A40">
              <w:t>(years)</w:t>
            </w:r>
          </w:p>
        </w:tc>
        <w:tc>
          <w:tcPr>
            <w:tcW w:w="1975" w:type="dxa"/>
            <w:tcBorders>
              <w:top w:val="nil"/>
              <w:left w:val="nil"/>
              <w:bottom w:val="nil"/>
              <w:right w:val="nil"/>
            </w:tcBorders>
          </w:tcPr>
          <w:p w14:paraId="6CFD865A" w14:textId="49BCA730" w:rsidR="00FC654D" w:rsidRPr="00AD5A40" w:rsidRDefault="00D137DA" w:rsidP="00692A9F">
            <w:pPr>
              <w:pStyle w:val="Caption"/>
              <w:spacing w:after="0"/>
              <w:contextualSpacing w:val="0"/>
            </w:pPr>
            <w:r>
              <w:t>30</w:t>
            </w:r>
          </w:p>
        </w:tc>
      </w:tr>
      <w:tr w:rsidR="00FC654D" w:rsidRPr="00AD5A40" w14:paraId="7719466A" w14:textId="77777777" w:rsidTr="00692A9F">
        <w:trPr>
          <w:cantSplit/>
        </w:trPr>
        <w:tc>
          <w:tcPr>
            <w:tcW w:w="2147" w:type="dxa"/>
            <w:tcBorders>
              <w:top w:val="nil"/>
              <w:left w:val="nil"/>
              <w:bottom w:val="nil"/>
              <w:right w:val="nil"/>
            </w:tcBorders>
          </w:tcPr>
          <w:p w14:paraId="5C234F4A" w14:textId="58272B0B"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51A5A3CC" w14:textId="0DEBBFDF" w:rsidR="00FC654D" w:rsidRPr="00AD5A40" w:rsidRDefault="00541DAB" w:rsidP="00692A9F">
            <w:pPr>
              <w:pStyle w:val="Caption"/>
              <w:spacing w:after="0"/>
              <w:contextualSpacing w:val="0"/>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780" w:type="dxa"/>
            <w:tcBorders>
              <w:top w:val="nil"/>
              <w:left w:val="nil"/>
              <w:bottom w:val="nil"/>
              <w:right w:val="nil"/>
            </w:tcBorders>
          </w:tcPr>
          <w:p w14:paraId="5A89A1C0" w14:textId="5279A32E" w:rsidR="00FC654D" w:rsidRPr="00AD5A40" w:rsidRDefault="00FC654D" w:rsidP="00692A9F">
            <w:pPr>
              <w:pStyle w:val="Caption"/>
              <w:spacing w:after="0"/>
              <w:contextualSpacing w:val="0"/>
            </w:pPr>
            <w:r w:rsidRPr="00AD5A40">
              <w:t>Lognormal growth error term</w:t>
            </w:r>
          </w:p>
        </w:tc>
        <w:tc>
          <w:tcPr>
            <w:tcW w:w="1975" w:type="dxa"/>
            <w:tcBorders>
              <w:top w:val="nil"/>
              <w:left w:val="nil"/>
              <w:bottom w:val="nil"/>
              <w:right w:val="nil"/>
            </w:tcBorders>
          </w:tcPr>
          <w:p w14:paraId="6D0F1804" w14:textId="6566B740" w:rsidR="00FC654D" w:rsidRPr="00AD5A40" w:rsidRDefault="00FC654D" w:rsidP="00692A9F">
            <w:pPr>
              <w:pStyle w:val="Caption"/>
              <w:spacing w:after="0"/>
              <w:contextualSpacing w:val="0"/>
            </w:pPr>
            <w:r w:rsidRPr="00AD5A40">
              <w:t>0.</w:t>
            </w:r>
            <w:r w:rsidR="00A86F1E">
              <w:t>1</w:t>
            </w:r>
          </w:p>
        </w:tc>
      </w:tr>
      <w:tr w:rsidR="00FC654D" w:rsidRPr="00AD5A40" w14:paraId="580E54D4" w14:textId="77777777" w:rsidTr="00692A9F">
        <w:trPr>
          <w:cantSplit/>
        </w:trPr>
        <w:tc>
          <w:tcPr>
            <w:tcW w:w="2147" w:type="dxa"/>
            <w:tcBorders>
              <w:top w:val="nil"/>
              <w:left w:val="nil"/>
              <w:bottom w:val="nil"/>
              <w:right w:val="nil"/>
            </w:tcBorders>
          </w:tcPr>
          <w:p w14:paraId="6B13DD81" w14:textId="71AB2174"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74258F01" w14:textId="38D922DB" w:rsidR="00FC654D" w:rsidRPr="00AD5A40" w:rsidRDefault="00FC654D" w:rsidP="00692A9F">
            <w:pPr>
              <w:pStyle w:val="Caption"/>
              <w:spacing w:after="0"/>
              <w:contextualSpacing w:val="0"/>
              <w:jc w:val="center"/>
              <w:rPr>
                <w:i/>
              </w:rPr>
            </w:pPr>
            <w:r w:rsidRPr="00AD5A40">
              <w:rPr>
                <w:i/>
              </w:rPr>
              <w:t>a</w:t>
            </w:r>
          </w:p>
        </w:tc>
        <w:tc>
          <w:tcPr>
            <w:tcW w:w="3780" w:type="dxa"/>
            <w:tcBorders>
              <w:top w:val="nil"/>
              <w:left w:val="nil"/>
              <w:bottom w:val="nil"/>
              <w:right w:val="nil"/>
            </w:tcBorders>
          </w:tcPr>
          <w:p w14:paraId="5FEBFDFE" w14:textId="55B4D474" w:rsidR="00FC654D" w:rsidRPr="00AD5A40" w:rsidRDefault="00FC654D" w:rsidP="00692A9F">
            <w:pPr>
              <w:pStyle w:val="Caption"/>
              <w:spacing w:after="0"/>
              <w:contextualSpacing w:val="0"/>
            </w:pPr>
            <w:r w:rsidRPr="00AD5A40">
              <w:t>Multiplier of length-weight function</w:t>
            </w:r>
            <w:r w:rsidR="0089321B" w:rsidRPr="00AD5A40">
              <w:t xml:space="preserve"> (g/cm)</w:t>
            </w:r>
          </w:p>
        </w:tc>
        <w:tc>
          <w:tcPr>
            <w:tcW w:w="1975" w:type="dxa"/>
            <w:tcBorders>
              <w:top w:val="nil"/>
              <w:left w:val="nil"/>
              <w:bottom w:val="nil"/>
              <w:right w:val="nil"/>
            </w:tcBorders>
          </w:tcPr>
          <w:p w14:paraId="7B7BD103" w14:textId="5632A0F1" w:rsidR="00FC654D" w:rsidRPr="00AD5A40" w:rsidRDefault="00FC654D" w:rsidP="00692A9F">
            <w:pPr>
              <w:pStyle w:val="Caption"/>
              <w:spacing w:after="0"/>
              <w:contextualSpacing w:val="0"/>
            </w:pPr>
            <w:r w:rsidRPr="00AD5A40">
              <w:t>1.35e-6</w:t>
            </w:r>
            <w:r w:rsidR="0089321B" w:rsidRPr="00AD5A40">
              <w:t xml:space="preserve"> </w:t>
            </w:r>
          </w:p>
        </w:tc>
      </w:tr>
      <w:tr w:rsidR="00FC654D" w:rsidRPr="00AD5A40" w14:paraId="2CBD73EB" w14:textId="77777777" w:rsidTr="00692A9F">
        <w:trPr>
          <w:cantSplit/>
        </w:trPr>
        <w:tc>
          <w:tcPr>
            <w:tcW w:w="2147" w:type="dxa"/>
            <w:tcBorders>
              <w:top w:val="nil"/>
              <w:left w:val="nil"/>
              <w:bottom w:val="nil"/>
              <w:right w:val="nil"/>
            </w:tcBorders>
          </w:tcPr>
          <w:p w14:paraId="0486BD2F" w14:textId="4D2F64E3"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4014715E" w14:textId="7D1AFD3A" w:rsidR="00FC654D" w:rsidRPr="00AD5A40" w:rsidRDefault="00FC654D" w:rsidP="00692A9F">
            <w:pPr>
              <w:pStyle w:val="Caption"/>
              <w:spacing w:after="0"/>
              <w:contextualSpacing w:val="0"/>
              <w:jc w:val="center"/>
              <w:rPr>
                <w:i/>
              </w:rPr>
            </w:pPr>
            <w:r w:rsidRPr="00AD5A40">
              <w:rPr>
                <w:i/>
              </w:rPr>
              <w:t>b</w:t>
            </w:r>
          </w:p>
        </w:tc>
        <w:tc>
          <w:tcPr>
            <w:tcW w:w="3780" w:type="dxa"/>
            <w:tcBorders>
              <w:top w:val="nil"/>
              <w:left w:val="nil"/>
              <w:bottom w:val="nil"/>
              <w:right w:val="nil"/>
            </w:tcBorders>
          </w:tcPr>
          <w:p w14:paraId="6B4DECF3" w14:textId="44A2C5A3" w:rsidR="00FC654D" w:rsidRPr="00AD5A40" w:rsidRDefault="00FC654D" w:rsidP="00692A9F">
            <w:pPr>
              <w:pStyle w:val="Caption"/>
              <w:spacing w:after="0"/>
              <w:contextualSpacing w:val="0"/>
            </w:pPr>
            <w:r w:rsidRPr="00AD5A40">
              <w:t>Exponent of length-weight function</w:t>
            </w:r>
          </w:p>
        </w:tc>
        <w:tc>
          <w:tcPr>
            <w:tcW w:w="1975" w:type="dxa"/>
            <w:tcBorders>
              <w:top w:val="nil"/>
              <w:left w:val="nil"/>
              <w:bottom w:val="nil"/>
              <w:right w:val="nil"/>
            </w:tcBorders>
          </w:tcPr>
          <w:p w14:paraId="27882342" w14:textId="7D080468" w:rsidR="00FC654D" w:rsidRPr="00AD5A40" w:rsidRDefault="00FC654D" w:rsidP="00692A9F">
            <w:pPr>
              <w:pStyle w:val="Caption"/>
              <w:spacing w:after="0"/>
              <w:contextualSpacing w:val="0"/>
            </w:pPr>
            <w:r w:rsidRPr="00AD5A40">
              <w:t>3.427</w:t>
            </w:r>
          </w:p>
        </w:tc>
      </w:tr>
      <w:tr w:rsidR="00FC654D" w:rsidRPr="00AD5A40" w14:paraId="59D8B8DA" w14:textId="77777777" w:rsidTr="00692A9F">
        <w:trPr>
          <w:cantSplit/>
        </w:trPr>
        <w:tc>
          <w:tcPr>
            <w:tcW w:w="2147" w:type="dxa"/>
            <w:tcBorders>
              <w:top w:val="nil"/>
              <w:left w:val="nil"/>
              <w:bottom w:val="nil"/>
              <w:right w:val="nil"/>
            </w:tcBorders>
          </w:tcPr>
          <w:p w14:paraId="7F30E0EA" w14:textId="79D916F5" w:rsidR="00FC654D" w:rsidRPr="00AD5A40" w:rsidRDefault="00FC654D" w:rsidP="00692A9F">
            <w:pPr>
              <w:pStyle w:val="Caption"/>
              <w:spacing w:after="0"/>
              <w:contextualSpacing w:val="0"/>
            </w:pPr>
            <w:r w:rsidRPr="00AD5A40">
              <w:t>Survival</w:t>
            </w:r>
          </w:p>
        </w:tc>
        <w:tc>
          <w:tcPr>
            <w:tcW w:w="1448" w:type="dxa"/>
            <w:tcBorders>
              <w:top w:val="nil"/>
              <w:left w:val="nil"/>
              <w:bottom w:val="nil"/>
              <w:right w:val="nil"/>
            </w:tcBorders>
          </w:tcPr>
          <w:p w14:paraId="11315E7B" w14:textId="478A1F28" w:rsidR="00FC654D" w:rsidRPr="00AD5A40" w:rsidRDefault="00FC654D" w:rsidP="00692A9F">
            <w:pPr>
              <w:pStyle w:val="Caption"/>
              <w:spacing w:after="0"/>
              <w:contextualSpacing w:val="0"/>
              <w:jc w:val="center"/>
              <w:rPr>
                <w:i/>
              </w:rPr>
            </w:pPr>
            <w:r w:rsidRPr="00AD5A40">
              <w:rPr>
                <w:i/>
              </w:rPr>
              <w:t>M</w:t>
            </w:r>
          </w:p>
        </w:tc>
        <w:tc>
          <w:tcPr>
            <w:tcW w:w="3780" w:type="dxa"/>
            <w:tcBorders>
              <w:top w:val="nil"/>
              <w:left w:val="nil"/>
              <w:bottom w:val="nil"/>
              <w:right w:val="nil"/>
            </w:tcBorders>
          </w:tcPr>
          <w:p w14:paraId="2E0256B2" w14:textId="2CDE63E5" w:rsidR="00FC654D" w:rsidRPr="00AD5A40" w:rsidRDefault="00FC654D" w:rsidP="00692A9F">
            <w:pPr>
              <w:pStyle w:val="Caption"/>
              <w:spacing w:after="0"/>
              <w:contextualSpacing w:val="0"/>
            </w:pPr>
            <w:r w:rsidRPr="00AD5A40">
              <w:t>Natural mortality</w:t>
            </w:r>
            <w:r w:rsidR="0085512E" w:rsidRPr="00AD5A40">
              <w:t xml:space="preserve"> (yr</w:t>
            </w:r>
            <w:r w:rsidR="0085512E" w:rsidRPr="00AD5A40">
              <w:rPr>
                <w:vertAlign w:val="superscript"/>
              </w:rPr>
              <w:t>-1</w:t>
            </w:r>
            <w:r w:rsidR="0085512E" w:rsidRPr="00AD5A40">
              <w:t>)</w:t>
            </w:r>
          </w:p>
        </w:tc>
        <w:tc>
          <w:tcPr>
            <w:tcW w:w="1975" w:type="dxa"/>
            <w:tcBorders>
              <w:top w:val="nil"/>
              <w:left w:val="nil"/>
              <w:bottom w:val="nil"/>
              <w:right w:val="nil"/>
            </w:tcBorders>
          </w:tcPr>
          <w:p w14:paraId="2AC4C57B" w14:textId="5C8E7E2A" w:rsidR="00FC654D" w:rsidRPr="00AD5A40" w:rsidRDefault="00FC654D" w:rsidP="00692A9F">
            <w:pPr>
              <w:pStyle w:val="Caption"/>
              <w:spacing w:after="0"/>
              <w:contextualSpacing w:val="0"/>
            </w:pPr>
            <w:r w:rsidRPr="00AD5A40">
              <w:t>0.25</w:t>
            </w:r>
          </w:p>
        </w:tc>
      </w:tr>
      <w:tr w:rsidR="00041698" w:rsidRPr="00AD5A40" w14:paraId="01013C90" w14:textId="77777777" w:rsidTr="00692A9F">
        <w:trPr>
          <w:cantSplit/>
        </w:trPr>
        <w:tc>
          <w:tcPr>
            <w:tcW w:w="2147" w:type="dxa"/>
            <w:tcBorders>
              <w:top w:val="nil"/>
              <w:left w:val="nil"/>
              <w:bottom w:val="nil"/>
              <w:right w:val="nil"/>
            </w:tcBorders>
          </w:tcPr>
          <w:p w14:paraId="3D9C3368" w14:textId="1B93CEB9" w:rsidR="00041698" w:rsidRPr="00AD5A40" w:rsidRDefault="004E56FA" w:rsidP="00692A9F">
            <w:pPr>
              <w:pStyle w:val="Caption"/>
              <w:spacing w:after="0"/>
              <w:contextualSpacing w:val="0"/>
            </w:pPr>
            <w:r w:rsidRPr="00AD5A40">
              <w:t>Recruitment</w:t>
            </w:r>
          </w:p>
        </w:tc>
        <w:tc>
          <w:tcPr>
            <w:tcW w:w="1448" w:type="dxa"/>
            <w:tcBorders>
              <w:top w:val="nil"/>
              <w:left w:val="nil"/>
              <w:bottom w:val="nil"/>
              <w:right w:val="nil"/>
            </w:tcBorders>
          </w:tcPr>
          <w:p w14:paraId="2C6CE7C9" w14:textId="74D90C79" w:rsidR="00041698" w:rsidRPr="00AD5A40" w:rsidRDefault="00151783" w:rsidP="00692A9F">
            <w:pPr>
              <w:pStyle w:val="Caption"/>
              <w:spacing w:after="0"/>
              <w:contextualSpacing w:val="0"/>
              <w:jc w:val="center"/>
              <w:rPr>
                <w:i/>
              </w:rPr>
            </w:pPr>
            <w:r w:rsidRPr="00AD5A40">
              <w:rPr>
                <w:i/>
              </w:rPr>
              <w:t>r</w:t>
            </w:r>
          </w:p>
        </w:tc>
        <w:tc>
          <w:tcPr>
            <w:tcW w:w="3780" w:type="dxa"/>
            <w:tcBorders>
              <w:top w:val="nil"/>
              <w:left w:val="nil"/>
              <w:bottom w:val="nil"/>
              <w:right w:val="nil"/>
            </w:tcBorders>
          </w:tcPr>
          <w:p w14:paraId="6904DD0A" w14:textId="3301AFB8" w:rsidR="00041698" w:rsidRPr="00AD5A40" w:rsidRDefault="00D37AF4" w:rsidP="00692A9F">
            <w:pPr>
              <w:pStyle w:val="Caption"/>
              <w:spacing w:after="0"/>
              <w:contextualSpacing w:val="0"/>
            </w:pPr>
            <w:r w:rsidRPr="00AD5A40">
              <w:t>Slope of maturity ogive</w:t>
            </w:r>
          </w:p>
        </w:tc>
        <w:tc>
          <w:tcPr>
            <w:tcW w:w="1975" w:type="dxa"/>
            <w:tcBorders>
              <w:top w:val="nil"/>
              <w:left w:val="nil"/>
              <w:bottom w:val="nil"/>
              <w:right w:val="nil"/>
            </w:tcBorders>
          </w:tcPr>
          <w:p w14:paraId="7AA0AC5C" w14:textId="0A984273" w:rsidR="00041698" w:rsidRPr="00AD5A40" w:rsidRDefault="00041698" w:rsidP="00692A9F">
            <w:pPr>
              <w:pStyle w:val="Caption"/>
              <w:spacing w:after="0"/>
              <w:contextualSpacing w:val="0"/>
            </w:pPr>
            <w:r w:rsidRPr="00AD5A40">
              <w:t>-0.1034</w:t>
            </w:r>
          </w:p>
        </w:tc>
      </w:tr>
      <w:tr w:rsidR="00FC654D" w:rsidRPr="00AD5A40" w14:paraId="601257A0" w14:textId="77777777" w:rsidTr="00692A9F">
        <w:trPr>
          <w:cantSplit/>
        </w:trPr>
        <w:tc>
          <w:tcPr>
            <w:tcW w:w="2147" w:type="dxa"/>
            <w:tcBorders>
              <w:top w:val="nil"/>
              <w:left w:val="nil"/>
              <w:bottom w:val="nil"/>
              <w:right w:val="nil"/>
            </w:tcBorders>
          </w:tcPr>
          <w:p w14:paraId="088782C5" w14:textId="3B6D1FF9"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51B06315" w14:textId="49C2FF52" w:rsidR="00FC654D" w:rsidRPr="00AD5A40" w:rsidRDefault="00FC654D" w:rsidP="00692A9F">
            <w:pPr>
              <w:pStyle w:val="Caption"/>
              <w:spacing w:after="0"/>
              <w:contextualSpacing w:val="0"/>
              <w:jc w:val="center"/>
              <w:rPr>
                <w:i/>
              </w:rPr>
            </w:pPr>
            <w:r w:rsidRPr="00AD5A40">
              <w:rPr>
                <w:i/>
              </w:rPr>
              <w:t>L</w:t>
            </w:r>
            <w:r w:rsidRPr="00AD5A40">
              <w:rPr>
                <w:i/>
                <w:vertAlign w:val="subscript"/>
              </w:rPr>
              <w:t>50</w:t>
            </w:r>
          </w:p>
        </w:tc>
        <w:tc>
          <w:tcPr>
            <w:tcW w:w="3780" w:type="dxa"/>
            <w:tcBorders>
              <w:top w:val="nil"/>
              <w:left w:val="nil"/>
              <w:bottom w:val="nil"/>
              <w:right w:val="nil"/>
            </w:tcBorders>
          </w:tcPr>
          <w:p w14:paraId="76D5FA36" w14:textId="16D10319" w:rsidR="00FC654D" w:rsidRPr="00AD5A40" w:rsidRDefault="00FC654D" w:rsidP="00692A9F">
            <w:pPr>
              <w:pStyle w:val="Caption"/>
              <w:spacing w:after="0"/>
              <w:contextualSpacing w:val="0"/>
            </w:pPr>
            <w:r w:rsidRPr="00AD5A40">
              <w:t>Length at 50% maturity</w:t>
            </w:r>
            <w:r w:rsidR="0089321B" w:rsidRPr="00AD5A40">
              <w:t xml:space="preserve"> (cm)</w:t>
            </w:r>
          </w:p>
        </w:tc>
        <w:tc>
          <w:tcPr>
            <w:tcW w:w="1975" w:type="dxa"/>
            <w:tcBorders>
              <w:top w:val="nil"/>
              <w:left w:val="nil"/>
              <w:bottom w:val="nil"/>
              <w:right w:val="nil"/>
            </w:tcBorders>
          </w:tcPr>
          <w:p w14:paraId="09ECE4CE" w14:textId="3090F1C9" w:rsidR="00FC654D" w:rsidRPr="00AD5A40" w:rsidRDefault="00A86F1E" w:rsidP="00692A9F">
            <w:pPr>
              <w:pStyle w:val="Caption"/>
              <w:spacing w:after="0"/>
              <w:contextualSpacing w:val="0"/>
            </w:pPr>
            <w:r>
              <w:t>44</w:t>
            </w:r>
          </w:p>
        </w:tc>
      </w:tr>
      <w:tr w:rsidR="00FC654D" w:rsidRPr="00AD5A40" w14:paraId="3BB7FD56" w14:textId="77777777" w:rsidTr="00692A9F">
        <w:trPr>
          <w:cantSplit/>
        </w:trPr>
        <w:tc>
          <w:tcPr>
            <w:tcW w:w="2147" w:type="dxa"/>
            <w:tcBorders>
              <w:top w:val="nil"/>
              <w:left w:val="nil"/>
              <w:bottom w:val="nil"/>
              <w:right w:val="nil"/>
            </w:tcBorders>
          </w:tcPr>
          <w:p w14:paraId="0C5C6066" w14:textId="64706667"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4EEAE97E" w14:textId="5C7B6665" w:rsidR="00FC654D" w:rsidRPr="00AD5A40" w:rsidRDefault="00FC654D" w:rsidP="00692A9F">
            <w:pPr>
              <w:pStyle w:val="Caption"/>
              <w:spacing w:after="0"/>
              <w:contextualSpacing w:val="0"/>
              <w:jc w:val="center"/>
              <w:rPr>
                <w:i/>
              </w:rPr>
            </w:pPr>
            <w:r w:rsidRPr="00AD5A40">
              <w:rPr>
                <w:i/>
              </w:rPr>
              <w:t>h</w:t>
            </w:r>
          </w:p>
        </w:tc>
        <w:tc>
          <w:tcPr>
            <w:tcW w:w="3780" w:type="dxa"/>
            <w:tcBorders>
              <w:top w:val="nil"/>
              <w:left w:val="nil"/>
              <w:bottom w:val="nil"/>
              <w:right w:val="nil"/>
            </w:tcBorders>
          </w:tcPr>
          <w:p w14:paraId="250C68B5" w14:textId="74FDA2D9" w:rsidR="00FC654D" w:rsidRPr="00AD5A40" w:rsidRDefault="00FC654D" w:rsidP="00692A9F">
            <w:pPr>
              <w:pStyle w:val="Caption"/>
              <w:spacing w:after="0"/>
              <w:contextualSpacing w:val="0"/>
            </w:pPr>
            <w:r w:rsidRPr="00AD5A40">
              <w:t>Steepness of Beverton-Holt SRR</w:t>
            </w:r>
          </w:p>
        </w:tc>
        <w:tc>
          <w:tcPr>
            <w:tcW w:w="1975" w:type="dxa"/>
            <w:tcBorders>
              <w:top w:val="nil"/>
              <w:left w:val="nil"/>
              <w:bottom w:val="nil"/>
              <w:right w:val="nil"/>
            </w:tcBorders>
          </w:tcPr>
          <w:p w14:paraId="6819AABD" w14:textId="4360CECF" w:rsidR="00FC654D" w:rsidRPr="00AD5A40" w:rsidRDefault="00FC654D" w:rsidP="00692A9F">
            <w:pPr>
              <w:pStyle w:val="Caption"/>
              <w:spacing w:after="0"/>
              <w:contextualSpacing w:val="0"/>
            </w:pPr>
            <w:r w:rsidRPr="00AD5A40">
              <w:t>0.9</w:t>
            </w:r>
          </w:p>
        </w:tc>
      </w:tr>
      <w:tr w:rsidR="00FC654D" w:rsidRPr="00AD5A40" w14:paraId="16372E18" w14:textId="77777777" w:rsidTr="00692A9F">
        <w:trPr>
          <w:cantSplit/>
        </w:trPr>
        <w:tc>
          <w:tcPr>
            <w:tcW w:w="2147" w:type="dxa"/>
            <w:tcBorders>
              <w:top w:val="nil"/>
              <w:left w:val="nil"/>
              <w:bottom w:val="nil"/>
              <w:right w:val="nil"/>
            </w:tcBorders>
          </w:tcPr>
          <w:p w14:paraId="663B0591" w14:textId="47155A2E"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01517B79" w14:textId="53F340AC" w:rsidR="00FC654D" w:rsidRPr="00AD5A40" w:rsidRDefault="00FC654D" w:rsidP="00692A9F">
            <w:pPr>
              <w:pStyle w:val="Caption"/>
              <w:spacing w:after="0"/>
              <w:contextualSpacing w:val="0"/>
              <w:jc w:val="center"/>
              <w:rPr>
                <w:i/>
              </w:rPr>
            </w:pPr>
            <w:r w:rsidRPr="00AD5A40">
              <w:rPr>
                <w:i/>
              </w:rPr>
              <w:t>R</w:t>
            </w:r>
            <w:r w:rsidRPr="00AD5A40">
              <w:rPr>
                <w:i/>
                <w:vertAlign w:val="subscript"/>
              </w:rPr>
              <w:t>0</w:t>
            </w:r>
          </w:p>
        </w:tc>
        <w:tc>
          <w:tcPr>
            <w:tcW w:w="3780" w:type="dxa"/>
            <w:tcBorders>
              <w:top w:val="nil"/>
              <w:left w:val="nil"/>
              <w:bottom w:val="nil"/>
              <w:right w:val="nil"/>
            </w:tcBorders>
          </w:tcPr>
          <w:p w14:paraId="2DFA84BC" w14:textId="573337D9" w:rsidR="00FC654D" w:rsidRPr="00AD5A40" w:rsidRDefault="00FC654D" w:rsidP="00692A9F">
            <w:pPr>
              <w:pStyle w:val="Caption"/>
              <w:spacing w:after="0"/>
              <w:contextualSpacing w:val="0"/>
            </w:pPr>
            <w:r w:rsidRPr="00AD5A40">
              <w:t>Maximum number of recruits per year</w:t>
            </w:r>
          </w:p>
        </w:tc>
        <w:tc>
          <w:tcPr>
            <w:tcW w:w="1975" w:type="dxa"/>
            <w:tcBorders>
              <w:top w:val="nil"/>
              <w:left w:val="nil"/>
              <w:bottom w:val="nil"/>
              <w:right w:val="nil"/>
            </w:tcBorders>
          </w:tcPr>
          <w:p w14:paraId="7EC2E77A" w14:textId="53F0B36B" w:rsidR="00FC654D" w:rsidRPr="00AD5A40" w:rsidRDefault="00FC654D" w:rsidP="00692A9F">
            <w:pPr>
              <w:pStyle w:val="Caption"/>
              <w:spacing w:after="0"/>
              <w:contextualSpacing w:val="0"/>
            </w:pPr>
            <w:r w:rsidRPr="00AD5A40">
              <w:t>12</w:t>
            </w:r>
          </w:p>
        </w:tc>
      </w:tr>
      <w:tr w:rsidR="00FC654D" w:rsidRPr="00AD5A40" w14:paraId="7D5D61EC" w14:textId="77777777" w:rsidTr="00CE42D9">
        <w:trPr>
          <w:cantSplit/>
          <w:trHeight w:val="106"/>
        </w:trPr>
        <w:tc>
          <w:tcPr>
            <w:tcW w:w="2147" w:type="dxa"/>
            <w:tcBorders>
              <w:top w:val="nil"/>
              <w:left w:val="nil"/>
              <w:bottom w:val="single" w:sz="12" w:space="0" w:color="auto"/>
              <w:right w:val="nil"/>
            </w:tcBorders>
          </w:tcPr>
          <w:p w14:paraId="0E0089C3" w14:textId="19316B9B" w:rsidR="00FC654D" w:rsidRPr="00AD5A40" w:rsidRDefault="00FC654D" w:rsidP="00692A9F">
            <w:pPr>
              <w:pStyle w:val="Caption"/>
              <w:spacing w:after="0"/>
              <w:contextualSpacing w:val="0"/>
            </w:pPr>
            <w:r w:rsidRPr="00AD5A40">
              <w:t>Recruitment</w:t>
            </w:r>
          </w:p>
        </w:tc>
        <w:tc>
          <w:tcPr>
            <w:tcW w:w="1448" w:type="dxa"/>
            <w:tcBorders>
              <w:top w:val="nil"/>
              <w:left w:val="nil"/>
              <w:bottom w:val="single" w:sz="12" w:space="0" w:color="auto"/>
              <w:right w:val="nil"/>
            </w:tcBorders>
          </w:tcPr>
          <w:p w14:paraId="45B1C000" w14:textId="02828D27" w:rsidR="00FC654D" w:rsidRPr="00AD5A40" w:rsidRDefault="00541DAB" w:rsidP="00692A9F">
            <w:pPr>
              <w:pStyle w:val="Caption"/>
              <w:spacing w:after="0"/>
              <w:contextualSpacing w:val="0"/>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780" w:type="dxa"/>
            <w:tcBorders>
              <w:top w:val="nil"/>
              <w:left w:val="nil"/>
              <w:bottom w:val="single" w:sz="12" w:space="0" w:color="auto"/>
              <w:right w:val="nil"/>
            </w:tcBorders>
          </w:tcPr>
          <w:p w14:paraId="4F1FA8C0" w14:textId="03FF4FF5" w:rsidR="00FC654D" w:rsidRPr="00AD5A40" w:rsidRDefault="00FC654D" w:rsidP="00692A9F">
            <w:pPr>
              <w:pStyle w:val="Caption"/>
              <w:spacing w:after="0"/>
              <w:contextualSpacing w:val="0"/>
            </w:pPr>
            <w:r w:rsidRPr="00AD5A40">
              <w:t>Variation in recruitment</w:t>
            </w:r>
          </w:p>
        </w:tc>
        <w:tc>
          <w:tcPr>
            <w:tcW w:w="1975" w:type="dxa"/>
            <w:tcBorders>
              <w:top w:val="nil"/>
              <w:left w:val="nil"/>
              <w:bottom w:val="single" w:sz="12" w:space="0" w:color="auto"/>
              <w:right w:val="nil"/>
            </w:tcBorders>
          </w:tcPr>
          <w:p w14:paraId="0C99A50C" w14:textId="54BF4766" w:rsidR="00FC654D" w:rsidRPr="00AD5A40" w:rsidRDefault="00FC654D" w:rsidP="00692A9F">
            <w:pPr>
              <w:pStyle w:val="Caption"/>
              <w:spacing w:after="0"/>
              <w:contextualSpacing w:val="0"/>
            </w:pPr>
            <w:r w:rsidRPr="00AD5A40">
              <w:t>0.1</w:t>
            </w:r>
          </w:p>
        </w:tc>
      </w:tr>
    </w:tbl>
    <w:p w14:paraId="5648D89C" w14:textId="6F46FF41" w:rsidR="00CF36A9" w:rsidRPr="00AD5A40" w:rsidRDefault="007B4FD6" w:rsidP="00AD5A40">
      <w:pPr>
        <w:pStyle w:val="Caption"/>
        <w:spacing w:line="276" w:lineRule="auto"/>
      </w:pPr>
      <w:bookmarkStart w:id="3" w:name="_Ref9575210"/>
      <w:r w:rsidRPr="00AD5A40">
        <w:t>Table A</w:t>
      </w:r>
      <w:r w:rsidRPr="00AD5A40">
        <w:fldChar w:fldCharType="begin"/>
      </w:r>
      <w:r w:rsidRPr="00AD5A40">
        <w:instrText xml:space="preserve"> SEQ Table_A \* ARABIC </w:instrText>
      </w:r>
      <w:r w:rsidRPr="00AD5A40">
        <w:fldChar w:fldCharType="separate"/>
      </w:r>
      <w:r w:rsidR="00AD5B98" w:rsidRPr="00AD5A40">
        <w:rPr>
          <w:noProof/>
        </w:rPr>
        <w:t>1</w:t>
      </w:r>
      <w:r w:rsidRPr="00AD5A40">
        <w:fldChar w:fldCharType="end"/>
      </w:r>
      <w:bookmarkEnd w:id="3"/>
      <w:r w:rsidR="00041698" w:rsidRPr="00AD5A40">
        <w:t xml:space="preserve">. Parameter symbols, definitions and values used in the simulation study. </w:t>
      </w:r>
    </w:p>
    <w:p w14:paraId="7F1E7A4A" w14:textId="77777777" w:rsidR="00D437F5" w:rsidRPr="00AD5A40" w:rsidRDefault="00D437F5" w:rsidP="00AD5A40">
      <w:pPr>
        <w:pStyle w:val="Heading1"/>
        <w:spacing w:line="276" w:lineRule="auto"/>
        <w:rPr>
          <w:lang w:val="en"/>
        </w:rPr>
        <w:sectPr w:rsidR="00D437F5" w:rsidRPr="00AD5A40"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AD5A40" w14:paraId="34F2EA27" w14:textId="77777777" w:rsidTr="00F3649D">
        <w:trPr>
          <w:trHeight w:val="9"/>
        </w:trPr>
        <w:tc>
          <w:tcPr>
            <w:tcW w:w="2949" w:type="dxa"/>
            <w:gridSpan w:val="3"/>
          </w:tcPr>
          <w:p w14:paraId="271E0CD3" w14:textId="77777777" w:rsidR="00952953" w:rsidRPr="00AD5A40" w:rsidRDefault="00952953" w:rsidP="00AD5A40">
            <w:pPr>
              <w:spacing w:line="276" w:lineRule="auto"/>
              <w:rPr>
                <w:b/>
                <w:sz w:val="20"/>
                <w:szCs w:val="20"/>
              </w:rPr>
            </w:pPr>
          </w:p>
        </w:tc>
        <w:tc>
          <w:tcPr>
            <w:tcW w:w="2139" w:type="dxa"/>
            <w:gridSpan w:val="2"/>
          </w:tcPr>
          <w:p w14:paraId="69016BB1" w14:textId="149348A9" w:rsidR="00952953" w:rsidRPr="00AD5A40" w:rsidRDefault="00392501" w:rsidP="00AD5A40">
            <w:pPr>
              <w:spacing w:line="276" w:lineRule="auto"/>
              <w:rPr>
                <w:b/>
                <w:sz w:val="20"/>
                <w:szCs w:val="20"/>
              </w:rPr>
            </w:pPr>
            <w:r w:rsidRPr="00AD5A40">
              <w:rPr>
                <w:b/>
                <w:sz w:val="20"/>
                <w:szCs w:val="20"/>
              </w:rPr>
              <w:t>Original sample size (average # age six fish = 530)</w:t>
            </w:r>
          </w:p>
        </w:tc>
        <w:tc>
          <w:tcPr>
            <w:tcW w:w="2139" w:type="dxa"/>
            <w:gridSpan w:val="2"/>
          </w:tcPr>
          <w:p w14:paraId="25F54025" w14:textId="5AE4374D" w:rsidR="00952953" w:rsidRPr="00AD5A40" w:rsidRDefault="00952953" w:rsidP="00AD5A40">
            <w:pPr>
              <w:spacing w:line="276" w:lineRule="auto"/>
              <w:rPr>
                <w:b/>
                <w:sz w:val="20"/>
                <w:szCs w:val="20"/>
              </w:rPr>
            </w:pPr>
            <w:r w:rsidRPr="00AD5A40">
              <w:rPr>
                <w:b/>
                <w:sz w:val="20"/>
                <w:szCs w:val="20"/>
              </w:rPr>
              <w:t>With sample size halved</w:t>
            </w:r>
          </w:p>
        </w:tc>
        <w:tc>
          <w:tcPr>
            <w:tcW w:w="2123" w:type="dxa"/>
            <w:gridSpan w:val="2"/>
          </w:tcPr>
          <w:p w14:paraId="47F59F73" w14:textId="4BB84641" w:rsidR="00952953" w:rsidRPr="00AD5A40" w:rsidRDefault="00952953" w:rsidP="00AD5A40">
            <w:pPr>
              <w:spacing w:line="276" w:lineRule="auto"/>
              <w:rPr>
                <w:b/>
                <w:sz w:val="20"/>
                <w:szCs w:val="20"/>
              </w:rPr>
            </w:pPr>
            <w:r w:rsidRPr="00AD5A40">
              <w:rPr>
                <w:b/>
                <w:sz w:val="20"/>
                <w:szCs w:val="20"/>
              </w:rPr>
              <w:t>With sample size reduced by 25%</w:t>
            </w:r>
          </w:p>
        </w:tc>
      </w:tr>
      <w:tr w:rsidR="000B56E4" w:rsidRPr="00AD5A40" w14:paraId="254BD9B5" w14:textId="791A1932" w:rsidTr="00F3649D">
        <w:trPr>
          <w:trHeight w:val="9"/>
        </w:trPr>
        <w:tc>
          <w:tcPr>
            <w:tcW w:w="889" w:type="dxa"/>
          </w:tcPr>
          <w:p w14:paraId="5FDC8340" w14:textId="77777777" w:rsidR="004722E8" w:rsidRPr="00AD5A40" w:rsidRDefault="004722E8" w:rsidP="00AD5A40">
            <w:pPr>
              <w:spacing w:line="276" w:lineRule="auto"/>
              <w:rPr>
                <w:b/>
                <w:sz w:val="20"/>
                <w:szCs w:val="20"/>
              </w:rPr>
            </w:pPr>
            <w:r w:rsidRPr="00AD5A40">
              <w:rPr>
                <w:b/>
                <w:sz w:val="20"/>
                <w:szCs w:val="20"/>
              </w:rPr>
              <w:t>Scenario Number</w:t>
            </w:r>
          </w:p>
        </w:tc>
        <w:tc>
          <w:tcPr>
            <w:tcW w:w="1104" w:type="dxa"/>
          </w:tcPr>
          <w:p w14:paraId="29A411AE" w14:textId="77777777" w:rsidR="004722E8" w:rsidRPr="00AD5A40" w:rsidRDefault="004722E8" w:rsidP="00AD5A40">
            <w:pPr>
              <w:spacing w:line="276" w:lineRule="auto"/>
              <w:rPr>
                <w:b/>
                <w:sz w:val="20"/>
                <w:szCs w:val="20"/>
              </w:rPr>
            </w:pPr>
            <w:r w:rsidRPr="00AD5A40">
              <w:rPr>
                <w:b/>
                <w:sz w:val="20"/>
                <w:szCs w:val="20"/>
              </w:rPr>
              <w:t>Scenario Description</w:t>
            </w:r>
          </w:p>
        </w:tc>
        <w:tc>
          <w:tcPr>
            <w:tcW w:w="956" w:type="dxa"/>
          </w:tcPr>
          <w:p w14:paraId="16471B7A" w14:textId="77777777" w:rsidR="004722E8" w:rsidRPr="00AD5A40" w:rsidRDefault="004722E8" w:rsidP="00AD5A40">
            <w:pPr>
              <w:spacing w:line="276" w:lineRule="auto"/>
              <w:rPr>
                <w:b/>
                <w:sz w:val="20"/>
                <w:szCs w:val="20"/>
              </w:rPr>
            </w:pPr>
            <w:r w:rsidRPr="00AD5A40">
              <w:rPr>
                <w:b/>
                <w:sz w:val="20"/>
                <w:szCs w:val="20"/>
              </w:rPr>
              <w:t>True Break Points</w:t>
            </w:r>
          </w:p>
        </w:tc>
        <w:tc>
          <w:tcPr>
            <w:tcW w:w="1070" w:type="dxa"/>
          </w:tcPr>
          <w:p w14:paraId="40F5D3F0" w14:textId="7777777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31D07601" w14:textId="77777777" w:rsidR="004722E8" w:rsidRPr="00AD5A40" w:rsidDel="009C2770" w:rsidRDefault="004722E8" w:rsidP="00AD5A40">
            <w:pPr>
              <w:spacing w:line="276" w:lineRule="auto"/>
              <w:rPr>
                <w:b/>
                <w:sz w:val="20"/>
                <w:szCs w:val="20"/>
              </w:rPr>
            </w:pPr>
            <w:r w:rsidRPr="00AD5A40">
              <w:rPr>
                <w:b/>
                <w:sz w:val="20"/>
                <w:szCs w:val="20"/>
              </w:rPr>
              <w:t>Proportion correct latitude, longitude, year</w:t>
            </w:r>
          </w:p>
        </w:tc>
        <w:tc>
          <w:tcPr>
            <w:tcW w:w="1070" w:type="dxa"/>
          </w:tcPr>
          <w:p w14:paraId="06A7166E" w14:textId="5A02872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250582A7" w14:textId="7D4EE057" w:rsidR="004722E8" w:rsidRPr="00AD5A40" w:rsidRDefault="004722E8" w:rsidP="00AD5A40">
            <w:pPr>
              <w:spacing w:line="276" w:lineRule="auto"/>
              <w:rPr>
                <w:b/>
                <w:sz w:val="20"/>
                <w:szCs w:val="20"/>
              </w:rPr>
            </w:pPr>
            <w:r w:rsidRPr="00AD5A40">
              <w:rPr>
                <w:b/>
                <w:sz w:val="20"/>
                <w:szCs w:val="20"/>
              </w:rPr>
              <w:t>Proportion correct latitude, longitude, year</w:t>
            </w:r>
          </w:p>
        </w:tc>
        <w:tc>
          <w:tcPr>
            <w:tcW w:w="1062" w:type="dxa"/>
          </w:tcPr>
          <w:p w14:paraId="3F6A539D" w14:textId="55A838FC"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1" w:type="dxa"/>
          </w:tcPr>
          <w:p w14:paraId="79457DA2" w14:textId="3A698670" w:rsidR="004722E8" w:rsidRPr="00AD5A40" w:rsidRDefault="004722E8" w:rsidP="00AD5A40">
            <w:pPr>
              <w:spacing w:line="276" w:lineRule="auto"/>
              <w:rPr>
                <w:b/>
                <w:sz w:val="20"/>
                <w:szCs w:val="20"/>
              </w:rPr>
            </w:pPr>
            <w:r w:rsidRPr="00AD5A40">
              <w:rPr>
                <w:b/>
                <w:sz w:val="20"/>
                <w:szCs w:val="20"/>
              </w:rPr>
              <w:t>Proportion correct latitude, longitude, year</w:t>
            </w:r>
          </w:p>
        </w:tc>
      </w:tr>
      <w:tr w:rsidR="004467A0" w:rsidRPr="00AD5A40" w14:paraId="7CECF20E" w14:textId="79F1B466" w:rsidTr="00087FC7">
        <w:trPr>
          <w:trHeight w:val="9"/>
        </w:trPr>
        <w:tc>
          <w:tcPr>
            <w:tcW w:w="889" w:type="dxa"/>
            <w:vAlign w:val="center"/>
          </w:tcPr>
          <w:p w14:paraId="69EBCA52" w14:textId="77777777" w:rsidR="004467A0" w:rsidRPr="00AD5A40" w:rsidRDefault="004467A0" w:rsidP="00087FC7">
            <w:pPr>
              <w:spacing w:line="276" w:lineRule="auto"/>
              <w:jc w:val="center"/>
              <w:rPr>
                <w:sz w:val="20"/>
                <w:szCs w:val="20"/>
              </w:rPr>
            </w:pPr>
            <w:r w:rsidRPr="00AD5A40">
              <w:rPr>
                <w:sz w:val="20"/>
                <w:szCs w:val="20"/>
              </w:rPr>
              <w:t>1</w:t>
            </w:r>
          </w:p>
        </w:tc>
        <w:tc>
          <w:tcPr>
            <w:tcW w:w="1104" w:type="dxa"/>
            <w:vAlign w:val="center"/>
          </w:tcPr>
          <w:p w14:paraId="15BD9644" w14:textId="77777777" w:rsidR="004467A0" w:rsidRPr="00AD5A40" w:rsidRDefault="004467A0" w:rsidP="00087FC7">
            <w:pPr>
              <w:spacing w:line="276" w:lineRule="auto"/>
              <w:jc w:val="center"/>
              <w:rPr>
                <w:sz w:val="20"/>
                <w:szCs w:val="20"/>
              </w:rPr>
            </w:pPr>
            <w:r w:rsidRPr="00AD5A40">
              <w:rPr>
                <w:sz w:val="20"/>
                <w:szCs w:val="20"/>
              </w:rPr>
              <w:t>No spatial breaks</w:t>
            </w:r>
          </w:p>
        </w:tc>
        <w:tc>
          <w:tcPr>
            <w:tcW w:w="956" w:type="dxa"/>
            <w:vAlign w:val="center"/>
          </w:tcPr>
          <w:p w14:paraId="253A6674" w14:textId="77777777" w:rsidR="004467A0" w:rsidRPr="00AD5A40" w:rsidRDefault="004467A0" w:rsidP="00087FC7">
            <w:pPr>
              <w:spacing w:line="276" w:lineRule="auto"/>
              <w:jc w:val="center"/>
              <w:rPr>
                <w:sz w:val="20"/>
                <w:szCs w:val="20"/>
              </w:rPr>
            </w:pPr>
            <w:r w:rsidRPr="00AD5A40">
              <w:rPr>
                <w:sz w:val="20"/>
                <w:szCs w:val="20"/>
              </w:rPr>
              <w:t>None</w:t>
            </w:r>
          </w:p>
        </w:tc>
        <w:tc>
          <w:tcPr>
            <w:tcW w:w="1070" w:type="dxa"/>
            <w:vAlign w:val="center"/>
          </w:tcPr>
          <w:p w14:paraId="4C792903" w14:textId="7780376F" w:rsidR="004467A0" w:rsidRPr="004467A0" w:rsidRDefault="004467A0" w:rsidP="00087FC7">
            <w:pPr>
              <w:spacing w:line="276" w:lineRule="auto"/>
              <w:jc w:val="center"/>
              <w:rPr>
                <w:sz w:val="20"/>
                <w:szCs w:val="20"/>
              </w:rPr>
            </w:pPr>
            <w:r w:rsidRPr="00980E8B">
              <w:rPr>
                <w:color w:val="000000"/>
                <w:sz w:val="22"/>
                <w:szCs w:val="22"/>
              </w:rPr>
              <w:t>0.96, 0.74</w:t>
            </w:r>
          </w:p>
        </w:tc>
        <w:tc>
          <w:tcPr>
            <w:tcW w:w="1069" w:type="dxa"/>
            <w:vAlign w:val="center"/>
          </w:tcPr>
          <w:p w14:paraId="5F272CC2" w14:textId="0CDB90DE" w:rsidR="004467A0" w:rsidRPr="004467A0" w:rsidRDefault="004467A0" w:rsidP="00087FC7">
            <w:pPr>
              <w:spacing w:line="276" w:lineRule="auto"/>
              <w:jc w:val="center"/>
              <w:rPr>
                <w:sz w:val="20"/>
                <w:szCs w:val="20"/>
              </w:rPr>
            </w:pPr>
            <w:r w:rsidRPr="00980E8B">
              <w:rPr>
                <w:color w:val="000000"/>
                <w:sz w:val="22"/>
                <w:szCs w:val="22"/>
              </w:rPr>
              <w:t>0.86, 0.86, 0.82</w:t>
            </w:r>
          </w:p>
        </w:tc>
        <w:tc>
          <w:tcPr>
            <w:tcW w:w="1070" w:type="dxa"/>
            <w:vAlign w:val="center"/>
          </w:tcPr>
          <w:p w14:paraId="4684E5DA" w14:textId="08857FBC" w:rsidR="004467A0" w:rsidRPr="004467A0" w:rsidRDefault="004467A0" w:rsidP="00087FC7">
            <w:pPr>
              <w:spacing w:line="276" w:lineRule="auto"/>
              <w:jc w:val="center"/>
              <w:rPr>
                <w:sz w:val="20"/>
                <w:szCs w:val="20"/>
              </w:rPr>
            </w:pPr>
            <w:r w:rsidRPr="00980E8B">
              <w:rPr>
                <w:color w:val="000000"/>
                <w:sz w:val="22"/>
                <w:szCs w:val="22"/>
              </w:rPr>
              <w:t>0.96, 0.02</w:t>
            </w:r>
          </w:p>
        </w:tc>
        <w:tc>
          <w:tcPr>
            <w:tcW w:w="1069" w:type="dxa"/>
            <w:vAlign w:val="center"/>
          </w:tcPr>
          <w:p w14:paraId="32C3F4B3" w14:textId="04820B8B" w:rsidR="004467A0" w:rsidRPr="004467A0" w:rsidRDefault="004467A0" w:rsidP="00087FC7">
            <w:pPr>
              <w:spacing w:line="276" w:lineRule="auto"/>
              <w:jc w:val="center"/>
              <w:rPr>
                <w:sz w:val="20"/>
                <w:szCs w:val="20"/>
              </w:rPr>
            </w:pPr>
            <w:r w:rsidRPr="00980E8B">
              <w:rPr>
                <w:color w:val="000000"/>
                <w:sz w:val="22"/>
                <w:szCs w:val="22"/>
              </w:rPr>
              <w:t>0.95, 0.93, 0.75</w:t>
            </w:r>
          </w:p>
        </w:tc>
        <w:tc>
          <w:tcPr>
            <w:tcW w:w="1062" w:type="dxa"/>
            <w:vAlign w:val="center"/>
          </w:tcPr>
          <w:p w14:paraId="14C929A7" w14:textId="0C018879" w:rsidR="004467A0" w:rsidRPr="004467A0" w:rsidRDefault="004467A0" w:rsidP="00087FC7">
            <w:pPr>
              <w:spacing w:line="276" w:lineRule="auto"/>
              <w:jc w:val="center"/>
              <w:rPr>
                <w:sz w:val="20"/>
                <w:szCs w:val="20"/>
              </w:rPr>
            </w:pPr>
            <w:r w:rsidRPr="00980E8B">
              <w:rPr>
                <w:color w:val="000000"/>
                <w:sz w:val="22"/>
                <w:szCs w:val="22"/>
              </w:rPr>
              <w:t>0.95, 0.01</w:t>
            </w:r>
          </w:p>
        </w:tc>
        <w:tc>
          <w:tcPr>
            <w:tcW w:w="1061" w:type="dxa"/>
            <w:vAlign w:val="center"/>
          </w:tcPr>
          <w:p w14:paraId="48A29355" w14:textId="31DD4D8B" w:rsidR="004467A0" w:rsidRPr="004467A0" w:rsidRDefault="004467A0" w:rsidP="00087FC7">
            <w:pPr>
              <w:spacing w:line="276" w:lineRule="auto"/>
              <w:jc w:val="center"/>
              <w:rPr>
                <w:sz w:val="20"/>
                <w:szCs w:val="20"/>
              </w:rPr>
            </w:pPr>
            <w:r w:rsidRPr="00980E8B">
              <w:rPr>
                <w:color w:val="000000"/>
                <w:sz w:val="22"/>
                <w:szCs w:val="22"/>
              </w:rPr>
              <w:t>0.95, 0.91, 0.83</w:t>
            </w:r>
          </w:p>
        </w:tc>
      </w:tr>
      <w:tr w:rsidR="004467A0" w:rsidRPr="00AD5A40" w14:paraId="1A561C3D" w14:textId="1FFAFB79" w:rsidTr="00087FC7">
        <w:trPr>
          <w:trHeight w:val="9"/>
        </w:trPr>
        <w:tc>
          <w:tcPr>
            <w:tcW w:w="889" w:type="dxa"/>
            <w:vAlign w:val="center"/>
          </w:tcPr>
          <w:p w14:paraId="290EEC49" w14:textId="77777777" w:rsidR="004467A0" w:rsidRPr="00AD5A40" w:rsidRDefault="004467A0" w:rsidP="00087FC7">
            <w:pPr>
              <w:spacing w:line="276" w:lineRule="auto"/>
              <w:jc w:val="center"/>
              <w:rPr>
                <w:sz w:val="20"/>
                <w:szCs w:val="20"/>
              </w:rPr>
            </w:pPr>
            <w:r w:rsidRPr="00AD5A40">
              <w:rPr>
                <w:sz w:val="20"/>
                <w:szCs w:val="20"/>
              </w:rPr>
              <w:t>2</w:t>
            </w:r>
          </w:p>
        </w:tc>
        <w:tc>
          <w:tcPr>
            <w:tcW w:w="1104" w:type="dxa"/>
            <w:vAlign w:val="center"/>
          </w:tcPr>
          <w:p w14:paraId="3C8B8742" w14:textId="77777777" w:rsidR="004467A0" w:rsidRPr="00AD5A40" w:rsidRDefault="004467A0" w:rsidP="00087FC7">
            <w:pPr>
              <w:spacing w:line="276" w:lineRule="auto"/>
              <w:jc w:val="center"/>
              <w:rPr>
                <w:sz w:val="20"/>
                <w:szCs w:val="20"/>
              </w:rPr>
            </w:pPr>
            <w:r w:rsidRPr="00AD5A40">
              <w:rPr>
                <w:sz w:val="20"/>
                <w:szCs w:val="20"/>
              </w:rPr>
              <w:t>Single, spatial break in middle of range, with no overlap and strong contrast</w:t>
            </w:r>
          </w:p>
        </w:tc>
        <w:tc>
          <w:tcPr>
            <w:tcW w:w="956" w:type="dxa"/>
            <w:vAlign w:val="center"/>
          </w:tcPr>
          <w:p w14:paraId="4FD0C78B" w14:textId="77777777" w:rsidR="004467A0" w:rsidRPr="00AD5A40" w:rsidRDefault="004467A0" w:rsidP="00087FC7">
            <w:pPr>
              <w:spacing w:line="276" w:lineRule="auto"/>
              <w:jc w:val="center"/>
              <w:rPr>
                <w:sz w:val="20"/>
                <w:szCs w:val="20"/>
              </w:rPr>
            </w:pPr>
            <w:r w:rsidRPr="00AD5A40">
              <w:rPr>
                <w:sz w:val="20"/>
                <w:szCs w:val="20"/>
              </w:rPr>
              <w:t>25° Latitude and 25° Longitude</w:t>
            </w:r>
          </w:p>
        </w:tc>
        <w:tc>
          <w:tcPr>
            <w:tcW w:w="1070" w:type="dxa"/>
            <w:vAlign w:val="center"/>
          </w:tcPr>
          <w:p w14:paraId="1783EDCD" w14:textId="11F4A132" w:rsidR="004467A0" w:rsidRPr="004467A0" w:rsidRDefault="004467A0" w:rsidP="00087FC7">
            <w:pPr>
              <w:spacing w:line="276" w:lineRule="auto"/>
              <w:jc w:val="center"/>
              <w:rPr>
                <w:sz w:val="20"/>
                <w:szCs w:val="20"/>
              </w:rPr>
            </w:pPr>
            <w:r w:rsidRPr="00980E8B">
              <w:rPr>
                <w:color w:val="000000"/>
                <w:sz w:val="22"/>
                <w:szCs w:val="22"/>
              </w:rPr>
              <w:t>0.48, 0.43</w:t>
            </w:r>
          </w:p>
        </w:tc>
        <w:tc>
          <w:tcPr>
            <w:tcW w:w="1069" w:type="dxa"/>
            <w:vAlign w:val="center"/>
          </w:tcPr>
          <w:p w14:paraId="3B467DD5" w14:textId="70D8AA84" w:rsidR="004467A0" w:rsidRPr="004467A0" w:rsidRDefault="004467A0" w:rsidP="00087FC7">
            <w:pPr>
              <w:spacing w:line="276" w:lineRule="auto"/>
              <w:jc w:val="center"/>
              <w:rPr>
                <w:sz w:val="20"/>
                <w:szCs w:val="20"/>
              </w:rPr>
            </w:pPr>
            <w:r w:rsidRPr="00980E8B">
              <w:rPr>
                <w:color w:val="000000"/>
                <w:sz w:val="22"/>
                <w:szCs w:val="22"/>
              </w:rPr>
              <w:t>0.92, 0.99, 0.89</w:t>
            </w:r>
          </w:p>
        </w:tc>
        <w:tc>
          <w:tcPr>
            <w:tcW w:w="1070" w:type="dxa"/>
            <w:vAlign w:val="center"/>
          </w:tcPr>
          <w:p w14:paraId="14C0D1CC" w14:textId="37A338FF" w:rsidR="004467A0" w:rsidRPr="004467A0" w:rsidRDefault="004467A0" w:rsidP="00087FC7">
            <w:pPr>
              <w:spacing w:line="276" w:lineRule="auto"/>
              <w:jc w:val="center"/>
              <w:rPr>
                <w:sz w:val="20"/>
                <w:szCs w:val="20"/>
              </w:rPr>
            </w:pPr>
            <w:r w:rsidRPr="00980E8B">
              <w:rPr>
                <w:color w:val="000000"/>
                <w:sz w:val="22"/>
                <w:szCs w:val="22"/>
              </w:rPr>
              <w:t>0.47, 0.02</w:t>
            </w:r>
          </w:p>
        </w:tc>
        <w:tc>
          <w:tcPr>
            <w:tcW w:w="1069" w:type="dxa"/>
            <w:vAlign w:val="center"/>
          </w:tcPr>
          <w:p w14:paraId="6D40FBC9" w14:textId="0BCE5AD8" w:rsidR="004467A0" w:rsidRPr="004467A0" w:rsidRDefault="004467A0" w:rsidP="00087FC7">
            <w:pPr>
              <w:spacing w:line="276" w:lineRule="auto"/>
              <w:jc w:val="center"/>
              <w:rPr>
                <w:sz w:val="20"/>
                <w:szCs w:val="20"/>
              </w:rPr>
            </w:pPr>
            <w:r w:rsidRPr="00980E8B">
              <w:rPr>
                <w:color w:val="000000"/>
                <w:sz w:val="22"/>
                <w:szCs w:val="22"/>
              </w:rPr>
              <w:t>0.78, 0.8, 0.87</w:t>
            </w:r>
          </w:p>
        </w:tc>
        <w:tc>
          <w:tcPr>
            <w:tcW w:w="1062" w:type="dxa"/>
            <w:vAlign w:val="center"/>
          </w:tcPr>
          <w:p w14:paraId="7F8789DE" w14:textId="067FB989" w:rsidR="004467A0" w:rsidRPr="004467A0" w:rsidRDefault="004467A0" w:rsidP="00087FC7">
            <w:pPr>
              <w:spacing w:line="276" w:lineRule="auto"/>
              <w:jc w:val="center"/>
              <w:rPr>
                <w:sz w:val="20"/>
                <w:szCs w:val="20"/>
              </w:rPr>
            </w:pPr>
            <w:r w:rsidRPr="00980E8B">
              <w:rPr>
                <w:color w:val="000000"/>
                <w:sz w:val="22"/>
                <w:szCs w:val="22"/>
              </w:rPr>
              <w:t>0.48, 0</w:t>
            </w:r>
          </w:p>
        </w:tc>
        <w:tc>
          <w:tcPr>
            <w:tcW w:w="1061" w:type="dxa"/>
            <w:vAlign w:val="center"/>
          </w:tcPr>
          <w:p w14:paraId="7A8E1164" w14:textId="6CFD5E8F" w:rsidR="004467A0" w:rsidRPr="004467A0" w:rsidRDefault="004467A0" w:rsidP="00087FC7">
            <w:pPr>
              <w:spacing w:line="276" w:lineRule="auto"/>
              <w:jc w:val="center"/>
              <w:rPr>
                <w:sz w:val="20"/>
                <w:szCs w:val="20"/>
              </w:rPr>
            </w:pPr>
            <w:r w:rsidRPr="00980E8B">
              <w:rPr>
                <w:color w:val="000000"/>
                <w:sz w:val="22"/>
                <w:szCs w:val="22"/>
              </w:rPr>
              <w:t>0.82, 0.92, 0.86</w:t>
            </w:r>
          </w:p>
        </w:tc>
      </w:tr>
      <w:tr w:rsidR="004467A0" w:rsidRPr="00AD5A40" w14:paraId="06BB36DA" w14:textId="373E31A0" w:rsidTr="00087FC7">
        <w:trPr>
          <w:trHeight w:val="9"/>
        </w:trPr>
        <w:tc>
          <w:tcPr>
            <w:tcW w:w="889" w:type="dxa"/>
            <w:vAlign w:val="center"/>
          </w:tcPr>
          <w:p w14:paraId="74860B0D" w14:textId="77777777" w:rsidR="004467A0" w:rsidRPr="00AD5A40" w:rsidRDefault="004467A0" w:rsidP="00087FC7">
            <w:pPr>
              <w:spacing w:line="276" w:lineRule="auto"/>
              <w:jc w:val="center"/>
              <w:rPr>
                <w:sz w:val="20"/>
                <w:szCs w:val="20"/>
              </w:rPr>
            </w:pPr>
            <w:r w:rsidRPr="00AD5A40">
              <w:rPr>
                <w:sz w:val="20"/>
                <w:szCs w:val="20"/>
              </w:rPr>
              <w:t>3</w:t>
            </w:r>
          </w:p>
        </w:tc>
        <w:tc>
          <w:tcPr>
            <w:tcW w:w="1104" w:type="dxa"/>
            <w:vAlign w:val="center"/>
          </w:tcPr>
          <w:p w14:paraId="5562E915" w14:textId="76569A36" w:rsidR="004467A0" w:rsidRPr="00AD5A40" w:rsidRDefault="004467A0" w:rsidP="00087FC7">
            <w:pPr>
              <w:spacing w:line="276" w:lineRule="auto"/>
              <w:jc w:val="center"/>
              <w:rPr>
                <w:sz w:val="20"/>
                <w:szCs w:val="20"/>
              </w:rPr>
            </w:pPr>
            <w:r w:rsidRPr="00AD5A40">
              <w:rPr>
                <w:sz w:val="20"/>
                <w:szCs w:val="20"/>
              </w:rPr>
              <w:t>Some overlap between regions</w:t>
            </w:r>
          </w:p>
        </w:tc>
        <w:tc>
          <w:tcPr>
            <w:tcW w:w="956" w:type="dxa"/>
            <w:vAlign w:val="center"/>
          </w:tcPr>
          <w:p w14:paraId="4E94B21B" w14:textId="77777777" w:rsidR="004467A0" w:rsidRPr="00AD5A40" w:rsidRDefault="004467A0" w:rsidP="00087FC7">
            <w:pPr>
              <w:spacing w:line="276" w:lineRule="auto"/>
              <w:jc w:val="center"/>
              <w:rPr>
                <w:sz w:val="20"/>
                <w:szCs w:val="20"/>
              </w:rPr>
            </w:pPr>
            <w:r w:rsidRPr="00AD5A40">
              <w:rPr>
                <w:sz w:val="20"/>
                <w:szCs w:val="20"/>
              </w:rPr>
              <w:t>Between 20° and 25° Latitude</w:t>
            </w:r>
          </w:p>
        </w:tc>
        <w:tc>
          <w:tcPr>
            <w:tcW w:w="1070" w:type="dxa"/>
            <w:vAlign w:val="center"/>
          </w:tcPr>
          <w:p w14:paraId="398189BB" w14:textId="4F219114" w:rsidR="004467A0" w:rsidRPr="004467A0" w:rsidRDefault="004467A0" w:rsidP="00087FC7">
            <w:pPr>
              <w:spacing w:line="276" w:lineRule="auto"/>
              <w:jc w:val="center"/>
              <w:rPr>
                <w:sz w:val="20"/>
                <w:szCs w:val="20"/>
              </w:rPr>
            </w:pPr>
            <w:r w:rsidRPr="00980E8B">
              <w:rPr>
                <w:color w:val="000000"/>
                <w:sz w:val="22"/>
                <w:szCs w:val="22"/>
              </w:rPr>
              <w:t>0.85, 0.58</w:t>
            </w:r>
          </w:p>
        </w:tc>
        <w:tc>
          <w:tcPr>
            <w:tcW w:w="1069" w:type="dxa"/>
            <w:vAlign w:val="center"/>
          </w:tcPr>
          <w:p w14:paraId="398D8F32" w14:textId="55C7934B" w:rsidR="004467A0" w:rsidRPr="004467A0" w:rsidRDefault="004467A0" w:rsidP="00087FC7">
            <w:pPr>
              <w:spacing w:line="276" w:lineRule="auto"/>
              <w:jc w:val="center"/>
              <w:rPr>
                <w:sz w:val="20"/>
                <w:szCs w:val="20"/>
              </w:rPr>
            </w:pPr>
            <w:r w:rsidRPr="00980E8B">
              <w:rPr>
                <w:color w:val="000000"/>
                <w:sz w:val="22"/>
                <w:szCs w:val="22"/>
              </w:rPr>
              <w:t>0.84, 0.11, 0.91</w:t>
            </w:r>
          </w:p>
        </w:tc>
        <w:tc>
          <w:tcPr>
            <w:tcW w:w="1070" w:type="dxa"/>
            <w:vAlign w:val="center"/>
          </w:tcPr>
          <w:p w14:paraId="796BC5F0" w14:textId="646A74B8" w:rsidR="004467A0" w:rsidRPr="004467A0" w:rsidRDefault="004467A0" w:rsidP="00087FC7">
            <w:pPr>
              <w:spacing w:line="276" w:lineRule="auto"/>
              <w:jc w:val="center"/>
              <w:rPr>
                <w:sz w:val="20"/>
                <w:szCs w:val="20"/>
              </w:rPr>
            </w:pPr>
            <w:r w:rsidRPr="00980E8B">
              <w:rPr>
                <w:color w:val="000000"/>
                <w:sz w:val="22"/>
                <w:szCs w:val="22"/>
              </w:rPr>
              <w:t>0.86, 0</w:t>
            </w:r>
          </w:p>
        </w:tc>
        <w:tc>
          <w:tcPr>
            <w:tcW w:w="1069" w:type="dxa"/>
            <w:vAlign w:val="center"/>
          </w:tcPr>
          <w:p w14:paraId="65A53E5A" w14:textId="630C93D4" w:rsidR="004467A0" w:rsidRPr="004467A0" w:rsidRDefault="004467A0" w:rsidP="00087FC7">
            <w:pPr>
              <w:spacing w:line="276" w:lineRule="auto"/>
              <w:jc w:val="center"/>
              <w:rPr>
                <w:sz w:val="20"/>
                <w:szCs w:val="20"/>
              </w:rPr>
            </w:pPr>
            <w:r w:rsidRPr="00980E8B">
              <w:rPr>
                <w:color w:val="000000"/>
                <w:sz w:val="22"/>
                <w:szCs w:val="22"/>
              </w:rPr>
              <w:t>0.75, 0.21, 0.8</w:t>
            </w:r>
          </w:p>
        </w:tc>
        <w:tc>
          <w:tcPr>
            <w:tcW w:w="1062" w:type="dxa"/>
            <w:vAlign w:val="center"/>
          </w:tcPr>
          <w:p w14:paraId="3ED52246" w14:textId="749015D0" w:rsidR="004467A0" w:rsidRPr="004467A0" w:rsidRDefault="004467A0" w:rsidP="00087FC7">
            <w:pPr>
              <w:spacing w:line="276" w:lineRule="auto"/>
              <w:jc w:val="center"/>
              <w:rPr>
                <w:sz w:val="20"/>
                <w:szCs w:val="20"/>
              </w:rPr>
            </w:pPr>
            <w:r w:rsidRPr="00980E8B">
              <w:rPr>
                <w:color w:val="000000"/>
                <w:sz w:val="22"/>
                <w:szCs w:val="22"/>
              </w:rPr>
              <w:t>0.87, 0</w:t>
            </w:r>
          </w:p>
        </w:tc>
        <w:tc>
          <w:tcPr>
            <w:tcW w:w="1061" w:type="dxa"/>
            <w:vAlign w:val="center"/>
          </w:tcPr>
          <w:p w14:paraId="68028A2F" w14:textId="56A1B8AF" w:rsidR="004467A0" w:rsidRPr="004467A0" w:rsidRDefault="004467A0" w:rsidP="00087FC7">
            <w:pPr>
              <w:spacing w:line="276" w:lineRule="auto"/>
              <w:jc w:val="center"/>
              <w:rPr>
                <w:sz w:val="20"/>
                <w:szCs w:val="20"/>
              </w:rPr>
            </w:pPr>
            <w:r w:rsidRPr="00980E8B">
              <w:rPr>
                <w:color w:val="000000"/>
                <w:sz w:val="22"/>
                <w:szCs w:val="22"/>
              </w:rPr>
              <w:t>0.79, 0.14, 0.88</w:t>
            </w:r>
          </w:p>
        </w:tc>
      </w:tr>
      <w:tr w:rsidR="004467A0" w:rsidRPr="00AD5A40" w14:paraId="773AAFEF" w14:textId="447C1CB8" w:rsidTr="00087FC7">
        <w:trPr>
          <w:trHeight w:val="9"/>
        </w:trPr>
        <w:tc>
          <w:tcPr>
            <w:tcW w:w="889" w:type="dxa"/>
            <w:vAlign w:val="center"/>
          </w:tcPr>
          <w:p w14:paraId="5733F9D3" w14:textId="77777777" w:rsidR="004467A0" w:rsidRPr="00AD5A40" w:rsidRDefault="004467A0" w:rsidP="00087FC7">
            <w:pPr>
              <w:spacing w:line="276" w:lineRule="auto"/>
              <w:jc w:val="center"/>
              <w:rPr>
                <w:sz w:val="20"/>
                <w:szCs w:val="20"/>
              </w:rPr>
            </w:pPr>
            <w:r w:rsidRPr="00AD5A40">
              <w:rPr>
                <w:sz w:val="20"/>
                <w:szCs w:val="20"/>
              </w:rPr>
              <w:t>4</w:t>
            </w:r>
          </w:p>
        </w:tc>
        <w:tc>
          <w:tcPr>
            <w:tcW w:w="1104" w:type="dxa"/>
            <w:vAlign w:val="center"/>
          </w:tcPr>
          <w:p w14:paraId="0003E913" w14:textId="45FDD9A1" w:rsidR="004467A0" w:rsidRPr="00AD5A40" w:rsidRDefault="004467A0" w:rsidP="00087FC7">
            <w:pPr>
              <w:spacing w:line="276" w:lineRule="auto"/>
              <w:jc w:val="center"/>
              <w:rPr>
                <w:sz w:val="20"/>
                <w:szCs w:val="20"/>
              </w:rPr>
            </w:pPr>
            <w:r w:rsidRPr="00AD5A40">
              <w:rPr>
                <w:sz w:val="20"/>
                <w:szCs w:val="20"/>
              </w:rPr>
              <w:t>Single spatial break at edge of range with no overlap</w:t>
            </w:r>
          </w:p>
        </w:tc>
        <w:tc>
          <w:tcPr>
            <w:tcW w:w="956" w:type="dxa"/>
            <w:vAlign w:val="center"/>
          </w:tcPr>
          <w:p w14:paraId="31113414" w14:textId="6F78AB54" w:rsidR="004467A0" w:rsidRPr="00AD5A40" w:rsidRDefault="004467A0" w:rsidP="00087FC7">
            <w:pPr>
              <w:spacing w:line="276" w:lineRule="auto"/>
              <w:jc w:val="center"/>
              <w:rPr>
                <w:sz w:val="20"/>
                <w:szCs w:val="20"/>
              </w:rPr>
            </w:pPr>
            <w:r w:rsidRPr="00AD5A40">
              <w:rPr>
                <w:sz w:val="20"/>
                <w:szCs w:val="20"/>
              </w:rPr>
              <w:t>48° Longitude</w:t>
            </w:r>
          </w:p>
          <w:p w14:paraId="7C07A341" w14:textId="77777777" w:rsidR="004467A0" w:rsidRPr="00AD5A40" w:rsidRDefault="004467A0" w:rsidP="00087FC7">
            <w:pPr>
              <w:spacing w:line="276" w:lineRule="auto"/>
              <w:jc w:val="center"/>
              <w:rPr>
                <w:sz w:val="20"/>
                <w:szCs w:val="20"/>
              </w:rPr>
            </w:pPr>
          </w:p>
        </w:tc>
        <w:tc>
          <w:tcPr>
            <w:tcW w:w="1070" w:type="dxa"/>
            <w:vAlign w:val="center"/>
          </w:tcPr>
          <w:p w14:paraId="4C0EE0EC" w14:textId="1536EF9D" w:rsidR="004467A0" w:rsidRPr="004467A0" w:rsidRDefault="004467A0" w:rsidP="00087FC7">
            <w:pPr>
              <w:spacing w:line="276" w:lineRule="auto"/>
              <w:jc w:val="center"/>
              <w:rPr>
                <w:sz w:val="20"/>
                <w:szCs w:val="20"/>
              </w:rPr>
            </w:pPr>
            <w:r w:rsidRPr="00980E8B">
              <w:rPr>
                <w:color w:val="000000"/>
                <w:sz w:val="22"/>
                <w:szCs w:val="22"/>
              </w:rPr>
              <w:t>0.27, 0.16</w:t>
            </w:r>
          </w:p>
        </w:tc>
        <w:tc>
          <w:tcPr>
            <w:tcW w:w="1069" w:type="dxa"/>
            <w:vAlign w:val="center"/>
          </w:tcPr>
          <w:p w14:paraId="71D799F8" w14:textId="77930BEF" w:rsidR="004467A0" w:rsidRPr="004467A0" w:rsidRDefault="004467A0" w:rsidP="00087FC7">
            <w:pPr>
              <w:spacing w:line="276" w:lineRule="auto"/>
              <w:jc w:val="center"/>
              <w:rPr>
                <w:sz w:val="20"/>
                <w:szCs w:val="20"/>
              </w:rPr>
            </w:pPr>
            <w:r w:rsidRPr="00980E8B">
              <w:rPr>
                <w:color w:val="000000"/>
                <w:sz w:val="22"/>
                <w:szCs w:val="22"/>
              </w:rPr>
              <w:t>1, 1, 0.85</w:t>
            </w:r>
          </w:p>
        </w:tc>
        <w:tc>
          <w:tcPr>
            <w:tcW w:w="1070" w:type="dxa"/>
            <w:vAlign w:val="center"/>
          </w:tcPr>
          <w:p w14:paraId="22282FDF" w14:textId="5F3DCEFA" w:rsidR="004467A0" w:rsidRPr="004467A0" w:rsidRDefault="004467A0" w:rsidP="00087FC7">
            <w:pPr>
              <w:spacing w:line="276" w:lineRule="auto"/>
              <w:jc w:val="center"/>
              <w:rPr>
                <w:sz w:val="20"/>
                <w:szCs w:val="20"/>
              </w:rPr>
            </w:pPr>
            <w:r w:rsidRPr="00980E8B">
              <w:rPr>
                <w:color w:val="000000"/>
                <w:sz w:val="22"/>
                <w:szCs w:val="22"/>
              </w:rPr>
              <w:t>0.3, 0.02</w:t>
            </w:r>
          </w:p>
        </w:tc>
        <w:tc>
          <w:tcPr>
            <w:tcW w:w="1069" w:type="dxa"/>
            <w:vAlign w:val="center"/>
          </w:tcPr>
          <w:p w14:paraId="6C4AC1D1" w14:textId="613A3019" w:rsidR="004467A0" w:rsidRPr="004467A0" w:rsidRDefault="004467A0" w:rsidP="00087FC7">
            <w:pPr>
              <w:spacing w:line="276" w:lineRule="auto"/>
              <w:jc w:val="center"/>
              <w:rPr>
                <w:sz w:val="20"/>
                <w:szCs w:val="20"/>
              </w:rPr>
            </w:pPr>
            <w:r w:rsidRPr="00980E8B">
              <w:rPr>
                <w:color w:val="000000"/>
                <w:sz w:val="22"/>
                <w:szCs w:val="22"/>
              </w:rPr>
              <w:t>0.99, 0.97, 0.92</w:t>
            </w:r>
          </w:p>
        </w:tc>
        <w:tc>
          <w:tcPr>
            <w:tcW w:w="1062" w:type="dxa"/>
            <w:vAlign w:val="center"/>
          </w:tcPr>
          <w:p w14:paraId="7712D40E" w14:textId="34C9CEBF" w:rsidR="004467A0" w:rsidRPr="004467A0" w:rsidRDefault="004467A0" w:rsidP="00087FC7">
            <w:pPr>
              <w:spacing w:line="276" w:lineRule="auto"/>
              <w:jc w:val="center"/>
              <w:rPr>
                <w:sz w:val="20"/>
                <w:szCs w:val="20"/>
              </w:rPr>
            </w:pPr>
            <w:r w:rsidRPr="00980E8B">
              <w:rPr>
                <w:color w:val="000000"/>
                <w:sz w:val="22"/>
                <w:szCs w:val="22"/>
              </w:rPr>
              <w:t>0.29, 0.02</w:t>
            </w:r>
          </w:p>
        </w:tc>
        <w:tc>
          <w:tcPr>
            <w:tcW w:w="1061" w:type="dxa"/>
            <w:vAlign w:val="center"/>
          </w:tcPr>
          <w:p w14:paraId="68668B0B" w14:textId="3D0D402A" w:rsidR="004467A0" w:rsidRPr="004467A0" w:rsidRDefault="004467A0" w:rsidP="00087FC7">
            <w:pPr>
              <w:spacing w:line="276" w:lineRule="auto"/>
              <w:jc w:val="center"/>
              <w:rPr>
                <w:sz w:val="20"/>
                <w:szCs w:val="20"/>
              </w:rPr>
            </w:pPr>
            <w:r w:rsidRPr="00980E8B">
              <w:rPr>
                <w:color w:val="000000"/>
                <w:sz w:val="22"/>
                <w:szCs w:val="22"/>
              </w:rPr>
              <w:t>0.99, 0.97, 0.79</w:t>
            </w:r>
          </w:p>
        </w:tc>
      </w:tr>
      <w:tr w:rsidR="004467A0" w:rsidRPr="00AD5A40" w14:paraId="0648F431" w14:textId="40F11AC9" w:rsidTr="00087FC7">
        <w:trPr>
          <w:trHeight w:val="9"/>
        </w:trPr>
        <w:tc>
          <w:tcPr>
            <w:tcW w:w="889" w:type="dxa"/>
            <w:vAlign w:val="center"/>
          </w:tcPr>
          <w:p w14:paraId="217C52F2" w14:textId="77777777" w:rsidR="004467A0" w:rsidRPr="00AD5A40" w:rsidRDefault="004467A0" w:rsidP="00087FC7">
            <w:pPr>
              <w:spacing w:line="276" w:lineRule="auto"/>
              <w:jc w:val="center"/>
              <w:rPr>
                <w:sz w:val="20"/>
                <w:szCs w:val="20"/>
              </w:rPr>
            </w:pPr>
            <w:r w:rsidRPr="00AD5A40">
              <w:rPr>
                <w:sz w:val="20"/>
                <w:szCs w:val="20"/>
              </w:rPr>
              <w:t>5</w:t>
            </w:r>
          </w:p>
        </w:tc>
        <w:tc>
          <w:tcPr>
            <w:tcW w:w="1104" w:type="dxa"/>
            <w:vAlign w:val="center"/>
          </w:tcPr>
          <w:p w14:paraId="3986CFC7" w14:textId="77777777" w:rsidR="004467A0" w:rsidRPr="00AD5A40" w:rsidRDefault="004467A0" w:rsidP="00087FC7">
            <w:pPr>
              <w:spacing w:line="276" w:lineRule="auto"/>
              <w:jc w:val="center"/>
              <w:rPr>
                <w:sz w:val="20"/>
                <w:szCs w:val="20"/>
              </w:rPr>
            </w:pPr>
            <w:r w:rsidRPr="00AD5A40">
              <w:rPr>
                <w:sz w:val="20"/>
                <w:szCs w:val="20"/>
              </w:rPr>
              <w:t>Single temporal break at year 50 (of 100); no spatial variability</w:t>
            </w:r>
          </w:p>
        </w:tc>
        <w:tc>
          <w:tcPr>
            <w:tcW w:w="956" w:type="dxa"/>
            <w:vAlign w:val="center"/>
          </w:tcPr>
          <w:p w14:paraId="03DDD22C" w14:textId="3A821C79" w:rsidR="004467A0" w:rsidRPr="00AD5A40" w:rsidRDefault="004467A0" w:rsidP="00087FC7">
            <w:pPr>
              <w:spacing w:line="276" w:lineRule="auto"/>
              <w:jc w:val="center"/>
              <w:rPr>
                <w:sz w:val="20"/>
                <w:szCs w:val="20"/>
              </w:rPr>
            </w:pPr>
            <w:r w:rsidRPr="00AD5A40">
              <w:rPr>
                <w:sz w:val="20"/>
                <w:szCs w:val="20"/>
              </w:rPr>
              <w:t xml:space="preserve">None for latitude or longitude; all fish under </w:t>
            </w:r>
            <w:r>
              <w:rPr>
                <w:sz w:val="20"/>
                <w:szCs w:val="20"/>
              </w:rPr>
              <w:t>regime</w:t>
            </w:r>
            <w:r w:rsidRPr="00AD5A40">
              <w:rPr>
                <w:sz w:val="20"/>
                <w:szCs w:val="20"/>
              </w:rPr>
              <w:t xml:space="preserve"> 1 from years 0 to 49 and </w:t>
            </w:r>
            <w:r>
              <w:rPr>
                <w:sz w:val="20"/>
                <w:szCs w:val="20"/>
              </w:rPr>
              <w:t>regime</w:t>
            </w:r>
            <w:r w:rsidRPr="00AD5A40">
              <w:rPr>
                <w:sz w:val="20"/>
                <w:szCs w:val="20"/>
              </w:rPr>
              <w:t xml:space="preserve"> 2 thereafter</w:t>
            </w:r>
          </w:p>
        </w:tc>
        <w:tc>
          <w:tcPr>
            <w:tcW w:w="1070" w:type="dxa"/>
            <w:vAlign w:val="center"/>
          </w:tcPr>
          <w:p w14:paraId="6FD4A365" w14:textId="40636FBD" w:rsidR="004467A0" w:rsidRPr="004467A0" w:rsidRDefault="004467A0" w:rsidP="00087FC7">
            <w:pPr>
              <w:spacing w:line="276" w:lineRule="auto"/>
              <w:jc w:val="center"/>
              <w:rPr>
                <w:sz w:val="20"/>
                <w:szCs w:val="20"/>
              </w:rPr>
            </w:pPr>
            <w:r w:rsidRPr="00980E8B">
              <w:rPr>
                <w:color w:val="000000"/>
                <w:sz w:val="22"/>
                <w:szCs w:val="22"/>
              </w:rPr>
              <w:t>0.97, 0.78</w:t>
            </w:r>
          </w:p>
        </w:tc>
        <w:tc>
          <w:tcPr>
            <w:tcW w:w="1069" w:type="dxa"/>
            <w:vAlign w:val="center"/>
          </w:tcPr>
          <w:p w14:paraId="4B8D497C" w14:textId="41C26F64" w:rsidR="004467A0" w:rsidRPr="004467A0" w:rsidRDefault="004467A0" w:rsidP="00087FC7">
            <w:pPr>
              <w:spacing w:line="276" w:lineRule="auto"/>
              <w:jc w:val="center"/>
              <w:rPr>
                <w:sz w:val="20"/>
                <w:szCs w:val="20"/>
              </w:rPr>
            </w:pPr>
            <w:r w:rsidRPr="00980E8B">
              <w:rPr>
                <w:color w:val="000000"/>
                <w:sz w:val="22"/>
                <w:szCs w:val="22"/>
              </w:rPr>
              <w:t>0.92, 0.96, 0.5</w:t>
            </w:r>
          </w:p>
        </w:tc>
        <w:tc>
          <w:tcPr>
            <w:tcW w:w="1070" w:type="dxa"/>
            <w:vAlign w:val="center"/>
          </w:tcPr>
          <w:p w14:paraId="60A8792D" w14:textId="5B381EFA" w:rsidR="004467A0" w:rsidRPr="004467A0" w:rsidRDefault="004467A0" w:rsidP="00087FC7">
            <w:pPr>
              <w:spacing w:line="276" w:lineRule="auto"/>
              <w:jc w:val="center"/>
              <w:rPr>
                <w:sz w:val="20"/>
                <w:szCs w:val="20"/>
              </w:rPr>
            </w:pPr>
            <w:r w:rsidRPr="00980E8B">
              <w:rPr>
                <w:color w:val="000000"/>
                <w:sz w:val="22"/>
                <w:szCs w:val="22"/>
              </w:rPr>
              <w:t>0.9, 0.13</w:t>
            </w:r>
          </w:p>
        </w:tc>
        <w:tc>
          <w:tcPr>
            <w:tcW w:w="1069" w:type="dxa"/>
            <w:vAlign w:val="center"/>
          </w:tcPr>
          <w:p w14:paraId="44695807" w14:textId="130939E2" w:rsidR="004467A0" w:rsidRPr="004467A0" w:rsidRDefault="004467A0" w:rsidP="00087FC7">
            <w:pPr>
              <w:spacing w:line="276" w:lineRule="auto"/>
              <w:jc w:val="center"/>
              <w:rPr>
                <w:sz w:val="20"/>
                <w:szCs w:val="20"/>
              </w:rPr>
            </w:pPr>
            <w:r w:rsidRPr="00980E8B">
              <w:rPr>
                <w:color w:val="000000"/>
                <w:sz w:val="22"/>
                <w:szCs w:val="22"/>
              </w:rPr>
              <w:t>0.95, 0.96, 0.25</w:t>
            </w:r>
          </w:p>
        </w:tc>
        <w:tc>
          <w:tcPr>
            <w:tcW w:w="1062" w:type="dxa"/>
            <w:vAlign w:val="center"/>
          </w:tcPr>
          <w:p w14:paraId="3B3DACBC" w14:textId="305605DD" w:rsidR="004467A0" w:rsidRPr="004467A0" w:rsidRDefault="004467A0" w:rsidP="00087FC7">
            <w:pPr>
              <w:spacing w:line="276" w:lineRule="auto"/>
              <w:jc w:val="center"/>
              <w:rPr>
                <w:sz w:val="20"/>
                <w:szCs w:val="20"/>
              </w:rPr>
            </w:pPr>
            <w:r w:rsidRPr="00980E8B">
              <w:rPr>
                <w:color w:val="000000"/>
                <w:sz w:val="22"/>
                <w:szCs w:val="22"/>
              </w:rPr>
              <w:t>0.95, 0.08</w:t>
            </w:r>
          </w:p>
        </w:tc>
        <w:tc>
          <w:tcPr>
            <w:tcW w:w="1061" w:type="dxa"/>
            <w:vAlign w:val="center"/>
          </w:tcPr>
          <w:p w14:paraId="7C9D592C" w14:textId="6F2BCD9E" w:rsidR="004467A0" w:rsidRPr="004467A0" w:rsidRDefault="004467A0" w:rsidP="00087FC7">
            <w:pPr>
              <w:spacing w:line="276" w:lineRule="auto"/>
              <w:jc w:val="center"/>
              <w:rPr>
                <w:sz w:val="20"/>
                <w:szCs w:val="20"/>
              </w:rPr>
            </w:pPr>
            <w:r w:rsidRPr="00980E8B">
              <w:rPr>
                <w:color w:val="000000"/>
                <w:sz w:val="22"/>
                <w:szCs w:val="22"/>
              </w:rPr>
              <w:t>0.92, 0.96, 0.33</w:t>
            </w:r>
          </w:p>
        </w:tc>
      </w:tr>
    </w:tbl>
    <w:p w14:paraId="422AD68E" w14:textId="1357C326" w:rsidR="00855A9D" w:rsidRPr="00AD5A40" w:rsidRDefault="00D437F5" w:rsidP="00AD5A40">
      <w:pPr>
        <w:pStyle w:val="Caption"/>
        <w:spacing w:line="276" w:lineRule="auto"/>
        <w:jc w:val="both"/>
        <w:rPr>
          <w:i/>
          <w:iCs w:val="0"/>
        </w:rPr>
        <w:sectPr w:rsidR="00855A9D" w:rsidRPr="00AD5A40" w:rsidSect="00976DBF">
          <w:pgSz w:w="12240" w:h="15840"/>
          <w:pgMar w:top="1440" w:right="1440" w:bottom="1440" w:left="1440" w:header="720" w:footer="720" w:gutter="0"/>
          <w:lnNumType w:countBy="1" w:restart="continuous"/>
          <w:cols w:space="720"/>
          <w:docGrid w:linePitch="360"/>
        </w:sectPr>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2</w:t>
      </w:r>
      <w:r w:rsidRPr="00AD5A40">
        <w:fldChar w:fldCharType="end"/>
      </w:r>
      <w:r w:rsidR="00920B04" w:rsidRPr="00AD5A40">
        <w:t>.</w:t>
      </w:r>
      <w:r w:rsidRPr="00AD5A40">
        <w:t xml:space="preserve"> Summary of true break points, 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rsidRPr="00AD5A40">
        <w:t xml:space="preserve"> This analysis was repeated for the same datasets with the number of age-six fish reduced by either 50% or 25%.</w:t>
      </w:r>
    </w:p>
    <w:p w14:paraId="55DEAE97" w14:textId="3C74E27B" w:rsidR="001F239F" w:rsidRPr="00AD5A40" w:rsidRDefault="00855A9D" w:rsidP="00AD5A40">
      <w:pPr>
        <w:pStyle w:val="Heading1"/>
        <w:spacing w:line="276" w:lineRule="auto"/>
      </w:pPr>
      <w:r w:rsidRPr="00AD5A40">
        <w:rPr>
          <w:lang w:val="en"/>
        </w:rPr>
        <w:lastRenderedPageBreak/>
        <w:t>A.2</w:t>
      </w:r>
      <w:r w:rsidR="006F0B3F" w:rsidRPr="00AD5A40">
        <w:t xml:space="preserve"> – Additional </w:t>
      </w:r>
      <w:r w:rsidRPr="00AD5A40">
        <w:t xml:space="preserve">tables and figures </w:t>
      </w:r>
      <w:r w:rsidR="006F0B3F" w:rsidRPr="00AD5A40">
        <w:t>from the GAM-based analysis of sablefish size at age.</w:t>
      </w:r>
    </w:p>
    <w:p w14:paraId="3A14F369" w14:textId="77777777" w:rsidR="009C23E1" w:rsidRPr="00AD5A40" w:rsidRDefault="009C23E1" w:rsidP="00AD5A40">
      <w:pPr>
        <w:spacing w:line="276" w:lineRule="auto"/>
      </w:pPr>
    </w:p>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AD5A40" w14:paraId="1ED83AAE" w14:textId="77777777" w:rsidTr="00730332">
        <w:trPr>
          <w:trHeight w:val="300"/>
        </w:trPr>
        <w:tc>
          <w:tcPr>
            <w:tcW w:w="960" w:type="dxa"/>
            <w:shd w:val="clear" w:color="auto" w:fill="auto"/>
            <w:noWrap/>
            <w:vAlign w:val="bottom"/>
            <w:hideMark/>
          </w:tcPr>
          <w:p w14:paraId="7B5292C0"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n</w:t>
            </w:r>
          </w:p>
        </w:tc>
      </w:tr>
      <w:tr w:rsidR="00855A9D" w:rsidRPr="00AD5A40" w14:paraId="43FF6070" w14:textId="77777777" w:rsidTr="00730332">
        <w:trPr>
          <w:trHeight w:val="300"/>
        </w:trPr>
        <w:tc>
          <w:tcPr>
            <w:tcW w:w="960" w:type="dxa"/>
            <w:shd w:val="clear" w:color="auto" w:fill="auto"/>
            <w:noWrap/>
            <w:vAlign w:val="bottom"/>
            <w:hideMark/>
          </w:tcPr>
          <w:p w14:paraId="684FF3C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5E493ACB"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3A615B7B"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366</w:t>
            </w:r>
          </w:p>
        </w:tc>
      </w:tr>
      <w:tr w:rsidR="00855A9D" w:rsidRPr="00AD5A40" w14:paraId="3885CA02" w14:textId="77777777" w:rsidTr="00730332">
        <w:trPr>
          <w:trHeight w:val="300"/>
        </w:trPr>
        <w:tc>
          <w:tcPr>
            <w:tcW w:w="960" w:type="dxa"/>
            <w:shd w:val="clear" w:color="auto" w:fill="auto"/>
            <w:noWrap/>
            <w:vAlign w:val="bottom"/>
            <w:hideMark/>
          </w:tcPr>
          <w:p w14:paraId="372391F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6AA36C12"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1A75E95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204</w:t>
            </w:r>
          </w:p>
        </w:tc>
      </w:tr>
      <w:tr w:rsidR="00855A9D" w:rsidRPr="00AD5A40" w14:paraId="1E3EB1A4" w14:textId="77777777" w:rsidTr="00730332">
        <w:trPr>
          <w:trHeight w:val="300"/>
        </w:trPr>
        <w:tc>
          <w:tcPr>
            <w:tcW w:w="960" w:type="dxa"/>
            <w:shd w:val="clear" w:color="auto" w:fill="auto"/>
            <w:noWrap/>
            <w:vAlign w:val="bottom"/>
            <w:hideMark/>
          </w:tcPr>
          <w:p w14:paraId="7FA37DEC"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3E22C6B6"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72E173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413</w:t>
            </w:r>
          </w:p>
        </w:tc>
      </w:tr>
      <w:tr w:rsidR="00855A9D" w:rsidRPr="00AD5A40" w14:paraId="284D3539" w14:textId="77777777" w:rsidTr="00730332">
        <w:trPr>
          <w:trHeight w:val="300"/>
        </w:trPr>
        <w:tc>
          <w:tcPr>
            <w:tcW w:w="960" w:type="dxa"/>
            <w:shd w:val="clear" w:color="auto" w:fill="auto"/>
            <w:noWrap/>
            <w:vAlign w:val="bottom"/>
            <w:hideMark/>
          </w:tcPr>
          <w:p w14:paraId="6631ADA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1AE0C28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3B93987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404</w:t>
            </w:r>
          </w:p>
        </w:tc>
      </w:tr>
      <w:tr w:rsidR="00855A9D" w:rsidRPr="00AD5A40" w14:paraId="14A2A842" w14:textId="77777777" w:rsidTr="00730332">
        <w:trPr>
          <w:trHeight w:val="300"/>
        </w:trPr>
        <w:tc>
          <w:tcPr>
            <w:tcW w:w="960" w:type="dxa"/>
            <w:shd w:val="clear" w:color="auto" w:fill="auto"/>
            <w:noWrap/>
            <w:vAlign w:val="bottom"/>
            <w:hideMark/>
          </w:tcPr>
          <w:p w14:paraId="34FF885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4A1DAFF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6FF4926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064</w:t>
            </w:r>
          </w:p>
        </w:tc>
      </w:tr>
      <w:tr w:rsidR="00855A9D" w:rsidRPr="00AD5A40" w14:paraId="75B6265C" w14:textId="77777777" w:rsidTr="00730332">
        <w:trPr>
          <w:trHeight w:val="300"/>
        </w:trPr>
        <w:tc>
          <w:tcPr>
            <w:tcW w:w="960" w:type="dxa"/>
            <w:shd w:val="clear" w:color="auto" w:fill="auto"/>
            <w:noWrap/>
            <w:vAlign w:val="bottom"/>
            <w:hideMark/>
          </w:tcPr>
          <w:p w14:paraId="3F1DB03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70FED9D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7BF80A75"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765</w:t>
            </w:r>
          </w:p>
        </w:tc>
      </w:tr>
      <w:tr w:rsidR="00855A9D" w:rsidRPr="00AD5A40" w14:paraId="1F7DEE29" w14:textId="77777777" w:rsidTr="00730332">
        <w:trPr>
          <w:trHeight w:val="300"/>
        </w:trPr>
        <w:tc>
          <w:tcPr>
            <w:tcW w:w="960" w:type="dxa"/>
            <w:shd w:val="clear" w:color="auto" w:fill="auto"/>
            <w:noWrap/>
            <w:vAlign w:val="bottom"/>
            <w:hideMark/>
          </w:tcPr>
          <w:p w14:paraId="67EA7B00"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297D984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247972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68</w:t>
            </w:r>
          </w:p>
        </w:tc>
      </w:tr>
      <w:tr w:rsidR="00855A9D" w:rsidRPr="00AD5A40" w14:paraId="2EA9B510" w14:textId="77777777" w:rsidTr="00730332">
        <w:trPr>
          <w:trHeight w:val="300"/>
        </w:trPr>
        <w:tc>
          <w:tcPr>
            <w:tcW w:w="960" w:type="dxa"/>
            <w:shd w:val="clear" w:color="auto" w:fill="auto"/>
            <w:noWrap/>
            <w:vAlign w:val="bottom"/>
            <w:hideMark/>
          </w:tcPr>
          <w:p w14:paraId="3D266992"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05ACD53E"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527D5EC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31</w:t>
            </w:r>
          </w:p>
        </w:tc>
      </w:tr>
    </w:tbl>
    <w:p w14:paraId="19CDEDC6" w14:textId="77777777" w:rsidR="00617165" w:rsidRDefault="00617165" w:rsidP="00AD5A40">
      <w:pPr>
        <w:pStyle w:val="Caption"/>
        <w:spacing w:line="276" w:lineRule="auto"/>
      </w:pPr>
    </w:p>
    <w:p w14:paraId="4A93C84C" w14:textId="437EB10A" w:rsidR="00855A9D" w:rsidRPr="00AD5A40" w:rsidRDefault="00855A9D" w:rsidP="00AD5A40">
      <w:pPr>
        <w:pStyle w:val="Caption"/>
        <w:spacing w:line="276" w:lineRule="auto"/>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3</w:t>
      </w:r>
      <w:r w:rsidRPr="00AD5A40">
        <w:fldChar w:fldCharType="end"/>
      </w:r>
      <w:r w:rsidRPr="00AD5A40">
        <w:t xml:space="preserve">. Number of sablefish </w:t>
      </w:r>
      <w:r w:rsidR="00626771" w:rsidRPr="00AD5A40">
        <w:t xml:space="preserve">at key ages </w:t>
      </w:r>
      <w:r w:rsidRPr="00AD5A40">
        <w:t xml:space="preserve">by sex and used in </w:t>
      </w:r>
      <w:r w:rsidR="00FE267B">
        <w:t>VBGF estimation for application study.</w:t>
      </w:r>
    </w:p>
    <w:p w14:paraId="643A447D" w14:textId="77777777" w:rsidR="00E0582F" w:rsidRPr="00AD5A40" w:rsidRDefault="00E0582F" w:rsidP="00AD5A40">
      <w:pPr>
        <w:spacing w:line="276" w:lineRule="auto"/>
        <w:rPr>
          <w:lang w:val="en"/>
        </w:rPr>
      </w:pPr>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2790"/>
        <w:gridCol w:w="2520"/>
        <w:gridCol w:w="1890"/>
      </w:tblGrid>
      <w:tr w:rsidR="00B268DA" w:rsidRPr="00AD5A40" w14:paraId="3EC9EFBF" w14:textId="77777777" w:rsidTr="00A06758">
        <w:trPr>
          <w:trHeight w:val="281"/>
        </w:trPr>
        <w:tc>
          <w:tcPr>
            <w:tcW w:w="1435" w:type="dxa"/>
            <w:shd w:val="clear" w:color="auto" w:fill="auto"/>
            <w:noWrap/>
            <w:vAlign w:val="center"/>
            <w:hideMark/>
          </w:tcPr>
          <w:p w14:paraId="0F9AE8D6" w14:textId="7B38439B" w:rsidR="00B268DA" w:rsidRPr="00AD5B98" w:rsidRDefault="00B268DA" w:rsidP="00A06758">
            <w:pPr>
              <w:spacing w:line="240" w:lineRule="auto"/>
              <w:contextualSpacing w:val="0"/>
              <w:jc w:val="center"/>
              <w:rPr>
                <w:rFonts w:eastAsia="Times New Roman"/>
                <w:color w:val="000000"/>
                <w:spacing w:val="0"/>
                <w:kern w:val="0"/>
                <w:sz w:val="22"/>
                <w:szCs w:val="22"/>
              </w:rPr>
            </w:pPr>
            <w:r w:rsidRPr="00AD5A40">
              <w:rPr>
                <w:b/>
                <w:sz w:val="22"/>
                <w:szCs w:val="22"/>
              </w:rPr>
              <w:t>Scenario Number</w:t>
            </w:r>
          </w:p>
        </w:tc>
        <w:tc>
          <w:tcPr>
            <w:tcW w:w="2790" w:type="dxa"/>
            <w:vAlign w:val="center"/>
          </w:tcPr>
          <w:p w14:paraId="28DC7147" w14:textId="3886957C" w:rsidR="00B268DA" w:rsidRPr="00AD5A40" w:rsidRDefault="00B268DA" w:rsidP="00A06758">
            <w:pPr>
              <w:spacing w:line="240" w:lineRule="auto"/>
              <w:contextualSpacing w:val="0"/>
              <w:jc w:val="center"/>
              <w:rPr>
                <w:rFonts w:eastAsia="Times New Roman"/>
                <w:color w:val="000000"/>
                <w:spacing w:val="0"/>
                <w:kern w:val="0"/>
                <w:sz w:val="22"/>
                <w:szCs w:val="22"/>
              </w:rPr>
            </w:pPr>
            <w:r w:rsidRPr="00AD5A40">
              <w:rPr>
                <w:b/>
                <w:sz w:val="22"/>
                <w:szCs w:val="22"/>
              </w:rPr>
              <w:t>Scenario Description</w:t>
            </w:r>
          </w:p>
        </w:tc>
        <w:tc>
          <w:tcPr>
            <w:tcW w:w="2520" w:type="dxa"/>
            <w:shd w:val="clear" w:color="auto" w:fill="auto"/>
            <w:noWrap/>
            <w:vAlign w:val="center"/>
            <w:hideMark/>
          </w:tcPr>
          <w:p w14:paraId="44E3092C" w14:textId="7A47A045" w:rsidR="00B268DA" w:rsidRPr="00AD5B98" w:rsidRDefault="00B268DA" w:rsidP="00A06758">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Year accurately detected</w:t>
            </w:r>
          </w:p>
        </w:tc>
        <w:tc>
          <w:tcPr>
            <w:tcW w:w="1890" w:type="dxa"/>
            <w:shd w:val="clear" w:color="auto" w:fill="auto"/>
            <w:noWrap/>
            <w:vAlign w:val="center"/>
            <w:hideMark/>
          </w:tcPr>
          <w:p w14:paraId="54E3B600" w14:textId="2C5E8209" w:rsidR="00B268DA" w:rsidRPr="00AD5B98" w:rsidRDefault="00E77CFD" w:rsidP="00A06758">
            <w:pPr>
              <w:spacing w:line="240" w:lineRule="auto"/>
              <w:contextualSpacing w:val="0"/>
              <w:jc w:val="center"/>
              <w:rPr>
                <w:rFonts w:eastAsia="Times New Roman"/>
                <w:b/>
                <w:color w:val="000000"/>
                <w:spacing w:val="0"/>
                <w:kern w:val="0"/>
                <w:sz w:val="22"/>
                <w:szCs w:val="22"/>
              </w:rPr>
            </w:pPr>
            <w:r>
              <w:rPr>
                <w:rFonts w:eastAsia="Times New Roman"/>
                <w:b/>
                <w:color w:val="000000"/>
                <w:spacing w:val="0"/>
                <w:kern w:val="0"/>
                <w:sz w:val="22"/>
                <w:szCs w:val="22"/>
              </w:rPr>
              <w:t>Mean absolute</w:t>
            </w:r>
            <w:r w:rsidRPr="00AD5A40">
              <w:rPr>
                <w:rFonts w:eastAsia="Times New Roman"/>
                <w:b/>
                <w:color w:val="000000"/>
                <w:spacing w:val="0"/>
                <w:kern w:val="0"/>
                <w:sz w:val="22"/>
                <w:szCs w:val="22"/>
              </w:rPr>
              <w:t xml:space="preserve"> </w:t>
            </w:r>
            <w:r w:rsidR="00B268DA" w:rsidRPr="00AD5A40">
              <w:rPr>
                <w:rFonts w:eastAsia="Times New Roman"/>
                <w:b/>
                <w:color w:val="000000"/>
                <w:spacing w:val="0"/>
                <w:kern w:val="0"/>
                <w:sz w:val="22"/>
                <w:szCs w:val="22"/>
              </w:rPr>
              <w:t xml:space="preserve">error in </w:t>
            </w:r>
            <w:r w:rsidR="00B268DA" w:rsidRPr="00AD5A40">
              <w:rPr>
                <w:b/>
                <w:i/>
                <w:sz w:val="22"/>
                <w:szCs w:val="22"/>
              </w:rPr>
              <w:t>L</w:t>
            </w:r>
            <w:r w:rsidR="00B268DA" w:rsidRPr="00AD5A40">
              <w:rPr>
                <w:b/>
                <w:i/>
                <w:sz w:val="22"/>
                <w:szCs w:val="22"/>
                <w:vertAlign w:val="subscript"/>
              </w:rPr>
              <w:t>2</w:t>
            </w:r>
            <w:r w:rsidR="00B268DA" w:rsidRPr="00AD5A40">
              <w:rPr>
                <w:rFonts w:eastAsia="Times New Roman"/>
                <w:b/>
                <w:color w:val="000000"/>
                <w:spacing w:val="0"/>
                <w:kern w:val="0"/>
                <w:sz w:val="22"/>
                <w:szCs w:val="22"/>
              </w:rPr>
              <w:t xml:space="preserve"> (cm)</w:t>
            </w:r>
          </w:p>
        </w:tc>
      </w:tr>
      <w:tr w:rsidR="00E77CFD" w:rsidRPr="00AD5A40" w14:paraId="0EEB38B2" w14:textId="77777777" w:rsidTr="00A06758">
        <w:trPr>
          <w:trHeight w:val="281"/>
        </w:trPr>
        <w:tc>
          <w:tcPr>
            <w:tcW w:w="1435" w:type="dxa"/>
            <w:shd w:val="clear" w:color="auto" w:fill="auto"/>
            <w:noWrap/>
            <w:vAlign w:val="center"/>
          </w:tcPr>
          <w:p w14:paraId="5004AEC0" w14:textId="2D1DF575"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
          <w:p w14:paraId="5EB0DEE1" w14:textId="715E5DA5" w:rsidR="00E77CFD" w:rsidRPr="00AD5A40" w:rsidRDefault="00E77CFD" w:rsidP="00A06758">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4263437E" w14:textId="4C3B8278"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tcPr>
          <w:p w14:paraId="752105DF" w14:textId="6D3E872F"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403857</w:t>
            </w:r>
          </w:p>
        </w:tc>
      </w:tr>
      <w:tr w:rsidR="00E77CFD" w:rsidRPr="00AD5A40" w14:paraId="638682F9" w14:textId="77777777" w:rsidTr="00A06758">
        <w:trPr>
          <w:trHeight w:val="281"/>
        </w:trPr>
        <w:tc>
          <w:tcPr>
            <w:tcW w:w="1435" w:type="dxa"/>
            <w:shd w:val="clear" w:color="auto" w:fill="auto"/>
            <w:noWrap/>
            <w:vAlign w:val="center"/>
          </w:tcPr>
          <w:p w14:paraId="70EAC1BA" w14:textId="5187DCA6"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
          <w:p w14:paraId="7916FE31" w14:textId="6428B547" w:rsidR="00E77CFD" w:rsidRPr="00AD5A40" w:rsidRDefault="00E77CFD" w:rsidP="00A06758">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0222A74C" w14:textId="08BF50FE"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tcPr>
          <w:p w14:paraId="0678CE14" w14:textId="12D51262"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464984</w:t>
            </w:r>
          </w:p>
        </w:tc>
      </w:tr>
      <w:tr w:rsidR="00E77CFD" w:rsidRPr="00AD5A40" w14:paraId="68744A5F" w14:textId="77777777" w:rsidTr="00A06758">
        <w:trPr>
          <w:trHeight w:val="281"/>
        </w:trPr>
        <w:tc>
          <w:tcPr>
            <w:tcW w:w="1435" w:type="dxa"/>
            <w:shd w:val="clear" w:color="auto" w:fill="auto"/>
            <w:noWrap/>
            <w:vAlign w:val="center"/>
            <w:hideMark/>
          </w:tcPr>
          <w:p w14:paraId="63FF52BE" w14:textId="6E763109"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
          <w:p w14:paraId="0E78EBAC" w14:textId="6F1AA8B0"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5516337D" w14:textId="2BF26E29"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FC234E6" w14:textId="132EFA45"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7.019933</w:t>
            </w:r>
          </w:p>
        </w:tc>
      </w:tr>
      <w:tr w:rsidR="00E77CFD" w:rsidRPr="00AD5A40" w14:paraId="3FBB1879" w14:textId="77777777" w:rsidTr="00A06758">
        <w:trPr>
          <w:trHeight w:val="281"/>
        </w:trPr>
        <w:tc>
          <w:tcPr>
            <w:tcW w:w="1435" w:type="dxa"/>
            <w:shd w:val="clear" w:color="auto" w:fill="auto"/>
            <w:noWrap/>
            <w:vAlign w:val="center"/>
            <w:hideMark/>
          </w:tcPr>
          <w:p w14:paraId="50561127" w14:textId="18BC0D5D"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
          <w:p w14:paraId="247773B7" w14:textId="5F67CC72"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10DCDB90" w14:textId="4FF5D19E"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3DFE75A" w14:textId="0C43D32E"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6.975099</w:t>
            </w:r>
          </w:p>
        </w:tc>
      </w:tr>
      <w:tr w:rsidR="00E77CFD" w:rsidRPr="00AD5A40" w14:paraId="1CE5E857" w14:textId="77777777" w:rsidTr="00A06758">
        <w:trPr>
          <w:trHeight w:val="281"/>
        </w:trPr>
        <w:tc>
          <w:tcPr>
            <w:tcW w:w="1435" w:type="dxa"/>
            <w:shd w:val="clear" w:color="auto" w:fill="auto"/>
            <w:noWrap/>
            <w:vAlign w:val="center"/>
            <w:hideMark/>
          </w:tcPr>
          <w:p w14:paraId="07A6BD51" w14:textId="186AB8EF"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
          <w:p w14:paraId="0F05F489" w14:textId="75CD7808"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22B97A5C" w14:textId="159EFABD"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097DC29" w14:textId="21094256"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95649</w:t>
            </w:r>
          </w:p>
        </w:tc>
      </w:tr>
      <w:tr w:rsidR="00E77CFD" w:rsidRPr="00AD5A40" w14:paraId="3ADFAA60" w14:textId="77777777" w:rsidTr="00A06758">
        <w:trPr>
          <w:trHeight w:val="281"/>
        </w:trPr>
        <w:tc>
          <w:tcPr>
            <w:tcW w:w="1435" w:type="dxa"/>
            <w:shd w:val="clear" w:color="auto" w:fill="auto"/>
            <w:noWrap/>
            <w:vAlign w:val="center"/>
            <w:hideMark/>
          </w:tcPr>
          <w:p w14:paraId="3B0F041C" w14:textId="70346223"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
          <w:p w14:paraId="2558DBEB" w14:textId="5BB00301"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4A1D69FB" w14:textId="7282F75F"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577AAC8" w14:textId="7B42A0AD"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1.165541</w:t>
            </w:r>
          </w:p>
        </w:tc>
      </w:tr>
      <w:tr w:rsidR="00E77CFD" w:rsidRPr="00AD5A40" w14:paraId="6C714B20" w14:textId="77777777" w:rsidTr="00A06758">
        <w:trPr>
          <w:trHeight w:val="281"/>
        </w:trPr>
        <w:tc>
          <w:tcPr>
            <w:tcW w:w="1435" w:type="dxa"/>
            <w:shd w:val="clear" w:color="auto" w:fill="auto"/>
            <w:noWrap/>
            <w:vAlign w:val="center"/>
            <w:hideMark/>
          </w:tcPr>
          <w:p w14:paraId="3197F80C" w14:textId="110EF5DE"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
          <w:p w14:paraId="6C0EB11E" w14:textId="18E81433"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2E13AFAA" w14:textId="5CF98921"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446D54A" w14:textId="461AF8F8"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7.031669</w:t>
            </w:r>
          </w:p>
        </w:tc>
      </w:tr>
      <w:tr w:rsidR="00E77CFD" w:rsidRPr="00AD5A40" w14:paraId="419C410B" w14:textId="77777777" w:rsidTr="00A06758">
        <w:trPr>
          <w:trHeight w:val="281"/>
        </w:trPr>
        <w:tc>
          <w:tcPr>
            <w:tcW w:w="1435" w:type="dxa"/>
            <w:shd w:val="clear" w:color="auto" w:fill="auto"/>
            <w:noWrap/>
            <w:vAlign w:val="center"/>
            <w:hideMark/>
          </w:tcPr>
          <w:p w14:paraId="515C0342" w14:textId="098A22E9"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
          <w:p w14:paraId="48E90E47" w14:textId="66B4008B"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51F5E5E6" w14:textId="0AADCEF4"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1818A1C" w14:textId="13CE2022"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6.415294</w:t>
            </w:r>
          </w:p>
        </w:tc>
      </w:tr>
      <w:tr w:rsidR="00E77CFD" w:rsidRPr="00AD5A40" w14:paraId="0A01D56E" w14:textId="77777777" w:rsidTr="00A06758">
        <w:trPr>
          <w:trHeight w:val="281"/>
        </w:trPr>
        <w:tc>
          <w:tcPr>
            <w:tcW w:w="1435" w:type="dxa"/>
            <w:shd w:val="clear" w:color="auto" w:fill="auto"/>
            <w:noWrap/>
            <w:vAlign w:val="center"/>
            <w:hideMark/>
          </w:tcPr>
          <w:p w14:paraId="4595D214" w14:textId="7B8A097C"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
          <w:p w14:paraId="32965CC6" w14:textId="2992CCA3"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1FA915D8" w14:textId="3B9DDF90"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34B7CB5F" w14:textId="65B36A40"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668129</w:t>
            </w:r>
          </w:p>
        </w:tc>
      </w:tr>
      <w:tr w:rsidR="00E77CFD" w:rsidRPr="00AD5A40" w14:paraId="578B8A8B" w14:textId="77777777" w:rsidTr="00A06758">
        <w:trPr>
          <w:trHeight w:val="281"/>
        </w:trPr>
        <w:tc>
          <w:tcPr>
            <w:tcW w:w="1435" w:type="dxa"/>
            <w:shd w:val="clear" w:color="auto" w:fill="auto"/>
            <w:noWrap/>
            <w:vAlign w:val="center"/>
            <w:hideMark/>
          </w:tcPr>
          <w:p w14:paraId="03658F3E" w14:textId="1192A7CA"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
          <w:p w14:paraId="23C5AD3D" w14:textId="65422988"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6A34EC6D" w14:textId="4D71DA04"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B5F0690" w14:textId="0965627C"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463615</w:t>
            </w:r>
          </w:p>
        </w:tc>
      </w:tr>
    </w:tbl>
    <w:p w14:paraId="74388C2A" w14:textId="77777777" w:rsidR="00617165" w:rsidRDefault="00617165" w:rsidP="00692A9F">
      <w:pPr>
        <w:pStyle w:val="Caption"/>
        <w:spacing w:line="276" w:lineRule="auto"/>
        <w:jc w:val="both"/>
      </w:pPr>
    </w:p>
    <w:p w14:paraId="56767CD4" w14:textId="6DEAEF68" w:rsidR="00AD5B98" w:rsidRPr="00AD5A40" w:rsidRDefault="00AD5B98" w:rsidP="00692A9F">
      <w:pPr>
        <w:pStyle w:val="Caption"/>
        <w:spacing w:line="276" w:lineRule="auto"/>
        <w:jc w:val="both"/>
      </w:pPr>
      <w:r w:rsidRPr="00AD5A40">
        <w:t>Table A</w:t>
      </w:r>
      <w:r w:rsidRPr="00AD5A40">
        <w:fldChar w:fldCharType="begin"/>
      </w:r>
      <w:r w:rsidRPr="00AD5A40">
        <w:instrText xml:space="preserve"> SEQ Table_A \* ARABIC </w:instrText>
      </w:r>
      <w:r w:rsidRPr="00AD5A40">
        <w:fldChar w:fldCharType="separate"/>
      </w:r>
      <w:r w:rsidRPr="00AD5A40">
        <w:rPr>
          <w:noProof/>
        </w:rPr>
        <w:t>4</w:t>
      </w:r>
      <w:r w:rsidRPr="00AD5A40">
        <w:fldChar w:fldCharType="end"/>
      </w:r>
      <w:r w:rsidRPr="00AD5A40">
        <w:t xml:space="preserve">. Mean absolute error in estimated </w:t>
      </w:r>
      <w:r w:rsidR="00F60C74" w:rsidRPr="00AD5A40">
        <w:rPr>
          <w:i/>
        </w:rPr>
        <w:t>L</w:t>
      </w:r>
      <w:r w:rsidR="00F60C74" w:rsidRPr="00AD5A40">
        <w:rPr>
          <w:i/>
          <w:vertAlign w:val="subscript"/>
        </w:rPr>
        <w:t xml:space="preserve">2  </w:t>
      </w:r>
      <w:r w:rsidR="00E0582F" w:rsidRPr="00AD5A40">
        <w:t xml:space="preserve">across </w:t>
      </w:r>
      <w:r w:rsidR="00E77CFD">
        <w:t xml:space="preserve">simulated </w:t>
      </w:r>
      <w:r w:rsidR="00E0582F" w:rsidRPr="00AD5A40">
        <w:t>scenarios</w:t>
      </w:r>
      <w:r w:rsidR="00A50E57" w:rsidRPr="00AD5A40">
        <w:t xml:space="preserve"> with a 95% CI for </w:t>
      </w:r>
      <w:r w:rsidR="00A50E57" w:rsidRPr="00AD5A40">
        <w:rPr>
          <w:i/>
        </w:rPr>
        <w:t>L</w:t>
      </w:r>
      <w:r w:rsidR="00A50E57" w:rsidRPr="00AD5A40">
        <w:rPr>
          <w:i/>
          <w:vertAlign w:val="subscript"/>
        </w:rPr>
        <w:t xml:space="preserve">2  </w:t>
      </w:r>
      <w:r w:rsidR="00A50E57" w:rsidRPr="00AD5A40">
        <w:t>which did not contain the true value</w:t>
      </w:r>
      <w:r w:rsidR="00E0582F" w:rsidRPr="00AD5A40">
        <w:t>, depending on whether the temporal breakpoint was accurately detected (TRUE or FALSE). Average Error is computed as the mean of the absolute difference between the end of the estimated confidence interval and the true value; if the true value was higher than the confidence interval, the difference is measured from the upper end of the interval and vice versa.</w:t>
      </w:r>
    </w:p>
    <w:p w14:paraId="59C9A48B" w14:textId="77777777" w:rsidR="00B663CA" w:rsidRPr="00AD5A40" w:rsidRDefault="00B663CA" w:rsidP="00AD5A40">
      <w:pPr>
        <w:spacing w:line="276" w:lineRule="auto"/>
        <w:rPr>
          <w:lang w:val="en"/>
        </w:rPr>
        <w:sectPr w:rsidR="00B663CA" w:rsidRPr="00AD5A40" w:rsidSect="00976DBF">
          <w:pgSz w:w="12240" w:h="15840"/>
          <w:pgMar w:top="1440" w:right="1440" w:bottom="1440" w:left="1440" w:header="720" w:footer="720" w:gutter="0"/>
          <w:lnNumType w:countBy="1" w:restart="continuous"/>
          <w:cols w:space="720"/>
          <w:docGrid w:linePitch="360"/>
        </w:sectPr>
      </w:pPr>
    </w:p>
    <w:p w14:paraId="26F49EBD" w14:textId="77777777" w:rsidR="00B663CA" w:rsidRPr="00AD5A40" w:rsidRDefault="00B663CA" w:rsidP="00AD5A40">
      <w:pPr>
        <w:spacing w:line="276" w:lineRule="auto"/>
        <w:rPr>
          <w:lang w:val="en"/>
        </w:rPr>
      </w:pPr>
      <w:r w:rsidRPr="00AD5A40">
        <w:rPr>
          <w:noProof/>
          <w:lang w:val="en-AU" w:eastAsia="en-AU"/>
        </w:rPr>
        <w:lastRenderedPageBreak/>
        <w:drawing>
          <wp:inline distT="0" distB="0" distL="0" distR="0" wp14:anchorId="272D4B7C" wp14:editId="2C1536D1">
            <wp:extent cx="6324599" cy="758951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599" cy="7589518"/>
                    </a:xfrm>
                    <a:prstGeom prst="rect">
                      <a:avLst/>
                    </a:prstGeom>
                  </pic:spPr>
                </pic:pic>
              </a:graphicData>
            </a:graphic>
          </wp:inline>
        </w:drawing>
      </w:r>
    </w:p>
    <w:p w14:paraId="5925DB92" w14:textId="6F415EDC" w:rsidR="002467B6" w:rsidRPr="00AD5A40" w:rsidRDefault="006920A2" w:rsidP="00692A9F">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2</w:t>
      </w:r>
      <w:r w:rsidRPr="00AD5A40">
        <w:fldChar w:fldCharType="end"/>
      </w:r>
      <w:r w:rsidRPr="00AD5A40">
        <w:t xml:space="preserve"> Histogram of detected breakpoints</w:t>
      </w:r>
      <w:r w:rsidR="00526B81" w:rsidRPr="00AD5A40">
        <w:t xml:space="preserve"> (grey bars)</w:t>
      </w:r>
      <w:r w:rsidRPr="00AD5A40">
        <w:t xml:space="preserve"> from </w:t>
      </w:r>
      <w:r w:rsidR="00617165">
        <w:t xml:space="preserve">the </w:t>
      </w:r>
      <w:r w:rsidRPr="00AD5A40">
        <w:t>GAM analysis by scenario. Vertical red bars indicate true breakpoints used to generate synthetic populations</w:t>
      </w:r>
      <w:r w:rsidR="00526B81" w:rsidRPr="00AD5A40">
        <w:t>.</w:t>
      </w:r>
      <w:r w:rsidR="006055D3" w:rsidRPr="00AD5A40">
        <w:t xml:space="preserve"> For Scenario 3, the synthetic population overlapped between 20 and 25 degrees latitude and longitude.</w:t>
      </w:r>
    </w:p>
    <w:p w14:paraId="28A83825" w14:textId="3603233D" w:rsidR="002467B6" w:rsidRPr="00AD5A40" w:rsidRDefault="002467B6" w:rsidP="00AD5A40">
      <w:pPr>
        <w:pStyle w:val="Caption"/>
        <w:spacing w:line="276" w:lineRule="auto"/>
      </w:pPr>
      <w:r w:rsidRPr="00AD5A40">
        <w:rPr>
          <w:noProof/>
          <w:lang w:val="en-AU" w:eastAsia="en-AU"/>
        </w:rPr>
        <w:lastRenderedPageBreak/>
        <w:drawing>
          <wp:inline distT="0" distB="0" distL="0" distR="0" wp14:anchorId="316B9B26" wp14:editId="59F6545B">
            <wp:extent cx="5943599" cy="7132319"/>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99" cy="7132319"/>
                    </a:xfrm>
                    <a:prstGeom prst="rect">
                      <a:avLst/>
                    </a:prstGeom>
                  </pic:spPr>
                </pic:pic>
              </a:graphicData>
            </a:graphic>
          </wp:inline>
        </w:drawing>
      </w:r>
    </w:p>
    <w:p w14:paraId="5C649494" w14:textId="71BC2DFE" w:rsidR="002467B6" w:rsidRPr="00AD5A40" w:rsidRDefault="002467B6" w:rsidP="00692A9F">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3</w:t>
      </w:r>
      <w:r w:rsidRPr="00AD5A40">
        <w:fldChar w:fldCharType="end"/>
      </w:r>
      <w:r w:rsidRPr="00AD5A40">
        <w:t xml:space="preserve"> Histogram of detected breakpoints (grey bars) from </w:t>
      </w:r>
      <w:r w:rsidR="00617165">
        <w:t xml:space="preserve">the </w:t>
      </w:r>
      <w:r w:rsidRPr="00AD5A40">
        <w:t>STARS analysis by scenario. Vertical red bars indicate true breakpoints used to generate synthetic populations. For Scenario 3, the synthetic population overlapped between 20 and 25 degrees latitude and longitude.</w:t>
      </w:r>
    </w:p>
    <w:p w14:paraId="27F325FE" w14:textId="565A16B4" w:rsidR="005D1F9C" w:rsidRPr="00AD5A40" w:rsidRDefault="005D1F9C" w:rsidP="00AD5A40">
      <w:pPr>
        <w:pStyle w:val="Caption"/>
        <w:spacing w:line="276" w:lineRule="auto"/>
        <w:sectPr w:rsidR="005D1F9C" w:rsidRPr="00AD5A40" w:rsidSect="00976DBF">
          <w:pgSz w:w="12240" w:h="15840"/>
          <w:pgMar w:top="1440" w:right="1440" w:bottom="1440" w:left="1440" w:header="720" w:footer="720" w:gutter="0"/>
          <w:lnNumType w:countBy="1" w:restart="continuous"/>
          <w:cols w:space="720"/>
          <w:docGrid w:linePitch="360"/>
        </w:sectPr>
      </w:pPr>
    </w:p>
    <w:p w14:paraId="6E8AFCD3" w14:textId="45C8E3E1" w:rsidR="00855A9D" w:rsidRPr="00AD5A40" w:rsidRDefault="001F6D48" w:rsidP="00AD5A40">
      <w:pPr>
        <w:spacing w:line="276" w:lineRule="auto"/>
      </w:pPr>
      <w:r w:rsidRPr="00AD5A40">
        <w:fldChar w:fldCharType="begin"/>
      </w:r>
      <w:r w:rsidRPr="00AD5A40">
        <w:instrText xml:space="preserve"> REF _Ref8638745 \h </w:instrText>
      </w:r>
      <w:r>
        <w:instrText xml:space="preserve"> \* MERGEFORMAT </w:instrText>
      </w:r>
      <w:r w:rsidRPr="00AD5A40">
        <w:fldChar w:fldCharType="separate"/>
      </w:r>
      <w:r w:rsidRPr="00AD5A40">
        <w:t>Figure A</w:t>
      </w:r>
      <w:r>
        <w:rPr>
          <w:noProof/>
        </w:rPr>
        <w:t>4</w:t>
      </w:r>
      <w:r w:rsidRPr="00AD5A40">
        <w:fldChar w:fldCharType="end"/>
      </w:r>
      <w:r w:rsidR="0011193E" w:rsidRPr="00AD5A40">
        <w:t xml:space="preserve"> through </w:t>
      </w:r>
      <w:r w:rsidR="0011193E" w:rsidRPr="00AD5A40">
        <w:fldChar w:fldCharType="begin"/>
      </w:r>
      <w:r w:rsidR="0011193E" w:rsidRPr="00AD5A40">
        <w:instrText xml:space="preserve"> REF _Ref8638752 \h </w:instrText>
      </w:r>
      <w:r w:rsidR="00AD5A40">
        <w:instrText xml:space="preserve"> \* MERGEFORMAT </w:instrText>
      </w:r>
      <w:r w:rsidR="0011193E" w:rsidRPr="00AD5A40">
        <w:fldChar w:fldCharType="separate"/>
      </w:r>
      <w:r w:rsidR="006E09BE" w:rsidRPr="00AD5A40">
        <w:t>Figure A</w:t>
      </w:r>
      <w:r w:rsidR="006E09BE" w:rsidRPr="00AD5A40">
        <w:rPr>
          <w:noProof/>
        </w:rPr>
        <w:t>14</w:t>
      </w:r>
      <w:r w:rsidR="0011193E" w:rsidRPr="00AD5A40">
        <w:fldChar w:fldCharType="end"/>
      </w:r>
      <w:r w:rsidR="00C557F3" w:rsidRPr="00AD5A40">
        <w:t xml:space="preserve"> </w:t>
      </w:r>
      <w:r w:rsidR="00134077" w:rsidRPr="00AD5A40">
        <w:t xml:space="preserve">are identical in form to Figure </w:t>
      </w:r>
      <w:r w:rsidR="000A5F08" w:rsidRPr="00AD5A40">
        <w:t xml:space="preserve">5 and 6 </w:t>
      </w:r>
      <w:r w:rsidR="0085512E" w:rsidRPr="00AD5A40">
        <w:t>in</w:t>
      </w:r>
      <w:r w:rsidR="00134077" w:rsidRPr="00AD5A40">
        <w:t xml:space="preserve"> main</w:t>
      </w:r>
      <w:r w:rsidR="0085512E" w:rsidRPr="00AD5A40">
        <w:t xml:space="preserve"> text</w:t>
      </w:r>
      <w:r w:rsidR="00134077" w:rsidRPr="00AD5A40">
        <w:t xml:space="preserve">, which presented results for </w:t>
      </w:r>
      <w:r w:rsidR="00E45816" w:rsidRPr="00AD5A40">
        <w:t xml:space="preserve">age </w:t>
      </w:r>
      <w:r w:rsidR="002B773C" w:rsidRPr="00AD5A40">
        <w:t xml:space="preserve">six </w:t>
      </w:r>
      <w:r w:rsidR="00134077" w:rsidRPr="00AD5A40">
        <w:t xml:space="preserve">female sablefish. These plots contain results for ages </w:t>
      </w:r>
      <w:r w:rsidR="00245429" w:rsidRPr="00AD5A40">
        <w:t>four</w:t>
      </w:r>
      <w:r w:rsidR="002B773C" w:rsidRPr="00AD5A40">
        <w:t xml:space="preserve"> </w:t>
      </w:r>
      <w:r w:rsidR="00134077" w:rsidRPr="00AD5A40">
        <w:t xml:space="preserve">and </w:t>
      </w:r>
      <w:r w:rsidR="00245429" w:rsidRPr="00AD5A40">
        <w:t xml:space="preserve">thirty </w:t>
      </w:r>
      <w:r w:rsidR="00134077" w:rsidRPr="00AD5A40">
        <w:t xml:space="preserve">for males and females, and age-four males. </w:t>
      </w:r>
    </w:p>
    <w:p w14:paraId="47B0E780" w14:textId="77777777" w:rsidR="005D1F9C" w:rsidRPr="00AD5A40" w:rsidRDefault="005D1F9C" w:rsidP="00AD5A40">
      <w:pPr>
        <w:pStyle w:val="Caption"/>
        <w:spacing w:after="0" w:line="276" w:lineRule="auto"/>
      </w:pPr>
      <w:r w:rsidRPr="00AD5A40">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2DDDF55A" w:rsidR="005D1F9C" w:rsidRPr="00AD5A40" w:rsidRDefault="005D1F9C" w:rsidP="00AD5A40">
      <w:pPr>
        <w:pStyle w:val="Caption"/>
        <w:spacing w:line="276" w:lineRule="auto"/>
        <w:sectPr w:rsidR="005D1F9C" w:rsidRPr="00AD5A40" w:rsidSect="005D1F9C">
          <w:type w:val="continuous"/>
          <w:pgSz w:w="12240" w:h="15840"/>
          <w:pgMar w:top="1440" w:right="1440" w:bottom="1440" w:left="1440" w:header="720" w:footer="720" w:gutter="0"/>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4</w:t>
      </w:r>
      <w:r w:rsidRPr="00AD5A40">
        <w:fldChar w:fldCharType="end"/>
      </w:r>
      <w:r w:rsidRPr="00AD5A40">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Pr="00AD5A40" w:rsidRDefault="005D1F9C" w:rsidP="00AD5A40">
      <w:pPr>
        <w:spacing w:line="276" w:lineRule="auto"/>
      </w:pPr>
    </w:p>
    <w:p w14:paraId="21BB3140" w14:textId="4BFEF2FF" w:rsidR="00855A9D" w:rsidRPr="00AD5A40" w:rsidRDefault="00855A9D" w:rsidP="00AD5A40">
      <w:pPr>
        <w:spacing w:line="276" w:lineRule="auto"/>
      </w:pPr>
    </w:p>
    <w:p w14:paraId="0EBD0724" w14:textId="525B517F" w:rsidR="00855A9D" w:rsidRPr="00AD5A40" w:rsidRDefault="00855A9D" w:rsidP="00AD5A40">
      <w:pPr>
        <w:spacing w:line="276" w:lineRule="auto"/>
      </w:pPr>
    </w:p>
    <w:p w14:paraId="14525712" w14:textId="77777777" w:rsidR="00855A9D" w:rsidRPr="00AD5A40" w:rsidRDefault="00855A9D" w:rsidP="00AD5A40">
      <w:pPr>
        <w:spacing w:line="276" w:lineRule="auto"/>
      </w:pPr>
    </w:p>
    <w:p w14:paraId="3698AD6D" w14:textId="7FE57B61" w:rsidR="00134077" w:rsidRPr="00AD5A40" w:rsidRDefault="00134077" w:rsidP="00AD5A40">
      <w:pPr>
        <w:spacing w:line="276" w:lineRule="auto"/>
      </w:pPr>
      <w:r w:rsidRPr="00AD5A40">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BC5A002" w:rsidR="00914492" w:rsidRPr="00AD5A40" w:rsidRDefault="00134077" w:rsidP="00AD5A40">
      <w:pPr>
        <w:pStyle w:val="Caption"/>
        <w:spacing w:line="276" w:lineRule="auto"/>
        <w:sectPr w:rsidR="00914492" w:rsidRPr="00AD5A40" w:rsidSect="00976DBF">
          <w:pgSz w:w="12240" w:h="15840"/>
          <w:pgMar w:top="1440" w:right="1440" w:bottom="1440" w:left="1440" w:header="720" w:footer="720" w:gutter="0"/>
          <w:lnNumType w:countBy="1" w:restart="continuous"/>
          <w:cols w:space="720"/>
          <w:docGrid w:linePitch="360"/>
        </w:sectPr>
      </w:pPr>
      <w:bookmarkStart w:id="4" w:name="_Ref863874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5</w:t>
      </w:r>
      <w:r w:rsidRPr="00AD5A40">
        <w:fldChar w:fldCharType="end"/>
      </w:r>
      <w:bookmarkEnd w:id="4"/>
      <w:r w:rsidRPr="00AD5A40">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Pr="00AD5A40" w:rsidRDefault="00914492" w:rsidP="00AD5A40">
      <w:pPr>
        <w:pStyle w:val="Caption"/>
        <w:spacing w:line="276" w:lineRule="auto"/>
      </w:pPr>
      <w:r w:rsidRPr="00AD5A40">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59594E4F" w:rsidR="00134077" w:rsidRPr="00AD5A40" w:rsidRDefault="00914492" w:rsidP="00AD5A40">
      <w:pPr>
        <w:pStyle w:val="Caption"/>
        <w:spacing w:line="276" w:lineRule="auto"/>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6</w:t>
      </w:r>
      <w:r w:rsidRPr="00AD5A40">
        <w:fldChar w:fldCharType="end"/>
      </w:r>
      <w:r w:rsidRPr="00AD5A40">
        <w:t xml:space="preserve"> (a,c,e) Plots of smoothers for Year, Latitude, and Longitude, and first derivatives thereof for age-four male sablefish (b,d,f). Red lines indicate latitudes or longitudes that produced the highest first derivative and had a confidence interval that did not include zero.</w:t>
      </w:r>
      <w:r w:rsidR="00456C25" w:rsidRPr="00AD5A40">
        <w:t xml:space="preserve"> </w:t>
      </w:r>
      <w:r w:rsidRPr="00AD5A40">
        <w:t>g) map with model-detected breakpoints (red lines).</w:t>
      </w:r>
    </w:p>
    <w:p w14:paraId="6F261C10" w14:textId="77777777" w:rsidR="00134077" w:rsidRPr="00AD5A40" w:rsidRDefault="00134077" w:rsidP="00AD5A40">
      <w:pPr>
        <w:spacing w:line="276" w:lineRule="auto"/>
      </w:pPr>
      <w:r w:rsidRPr="00AD5A40">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677CBDF"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7</w:t>
      </w:r>
      <w:r w:rsidRPr="00AD5A40">
        <w:fldChar w:fldCharType="end"/>
      </w:r>
      <w:r w:rsidRPr="00AD5A40">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797595F4"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 xml:space="preserve"> Figure A</w:t>
      </w:r>
      <w:r w:rsidRPr="00AD5A40">
        <w:fldChar w:fldCharType="begin"/>
      </w:r>
      <w:r w:rsidRPr="00AD5A40">
        <w:instrText xml:space="preserve"> SEQ Figure_A \* ARABIC </w:instrText>
      </w:r>
      <w:r w:rsidRPr="00AD5A40">
        <w:fldChar w:fldCharType="separate"/>
      </w:r>
      <w:r w:rsidR="006E09BE" w:rsidRPr="00AD5A40">
        <w:rPr>
          <w:noProof/>
        </w:rPr>
        <w:t>8</w:t>
      </w:r>
      <w:r w:rsidRPr="00AD5A40">
        <w:fldChar w:fldCharType="end"/>
      </w:r>
      <w:r w:rsidRPr="00AD5A40">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0A75CEED"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9</w:t>
      </w:r>
      <w:r w:rsidRPr="00AD5A40">
        <w:fldChar w:fldCharType="end"/>
      </w:r>
      <w:r w:rsidRPr="00AD5A40">
        <w:t xml:space="preserve"> (a,c,e) Plots of smoothers for Year, Latitude, and Longitude, and first derivatives thereof for </w:t>
      </w:r>
      <w:r w:rsidR="001C2C6B" w:rsidRPr="00AD5A40">
        <w:t>male age six</w:t>
      </w:r>
      <w:r w:rsidRPr="00AD5A40">
        <w:t xml:space="preserve"> sablefish (b,d,f). Red lines indicate latitudes or longitudes that produced the highest first derivative and had a confidence interval that did not include zero.g) map with model-detected breakpoints (red lines). </w:t>
      </w:r>
    </w:p>
    <w:p w14:paraId="2B8F8F2A" w14:textId="3449EB05" w:rsidR="00134077" w:rsidRPr="00AD5A40" w:rsidRDefault="00134077" w:rsidP="00AD5A40">
      <w:pPr>
        <w:pStyle w:val="Caption"/>
        <w:spacing w:line="276" w:lineRule="auto"/>
      </w:pPr>
    </w:p>
    <w:p w14:paraId="5FFD8DB6" w14:textId="4A25FD89" w:rsidR="00134077" w:rsidRPr="00AD5A40" w:rsidRDefault="00134077" w:rsidP="00AD5A40">
      <w:pPr>
        <w:pStyle w:val="Caption"/>
        <w:spacing w:line="276" w:lineRule="auto"/>
      </w:pPr>
      <w:r w:rsidRPr="00AD5A40">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0</w:t>
      </w:r>
      <w:r w:rsidRPr="00AD5A40">
        <w:fldChar w:fldCharType="end"/>
      </w:r>
      <w:r w:rsidRPr="00AD5A40">
        <w:t xml:space="preserve"> Diagnostic plots of best-fit GAM model for fe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Pr="00AD5A40" w:rsidRDefault="00E76355"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p>
    <w:p w14:paraId="02234CC1" w14:textId="04718E3C"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1</w:t>
      </w:r>
      <w:r w:rsidRPr="00AD5A40">
        <w:fldChar w:fldCharType="end"/>
      </w:r>
      <w:r w:rsidRPr="00AD5A40">
        <w:t xml:space="preserve"> (a,c,e) Plots of smoothers for Year, Latitude, and Longitude, and first derivatives thereof for </w:t>
      </w:r>
      <w:r w:rsidR="001C2C6B" w:rsidRPr="00AD5A40">
        <w:t xml:space="preserve">female age thirty </w:t>
      </w:r>
      <w:r w:rsidRPr="00AD5A40">
        <w:t xml:space="preserve">sablefish (b,d,f). Red lines indicate latitudes or longitudes that produced the highest first derivative and had a confidence interval that did not include zero.g) map with model-detected breakpoints (red lines). </w:t>
      </w:r>
    </w:p>
    <w:p w14:paraId="56ACF7D6" w14:textId="07F8F6F6" w:rsidR="00134077" w:rsidRPr="00AD5A40" w:rsidRDefault="00134077" w:rsidP="00AD5A40">
      <w:pPr>
        <w:pStyle w:val="Caption"/>
        <w:spacing w:line="276" w:lineRule="auto"/>
      </w:pPr>
    </w:p>
    <w:p w14:paraId="676E046D" w14:textId="7442B20C" w:rsidR="00134077" w:rsidRPr="00AD5A40" w:rsidRDefault="00134077" w:rsidP="00AD5A40">
      <w:pPr>
        <w:pStyle w:val="Caption"/>
        <w:spacing w:line="276" w:lineRule="auto"/>
      </w:pPr>
      <w:r w:rsidRPr="00AD5A40">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2</w:t>
      </w:r>
      <w:r w:rsidRPr="00AD5A40">
        <w:fldChar w:fldCharType="end"/>
      </w:r>
      <w:r w:rsidRPr="00AD5A40">
        <w:t xml:space="preserve"> Diagnostic plots of best-fit GAM model for 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D5A40" w:rsidRDefault="00A03368" w:rsidP="00AD5A40">
      <w:pPr>
        <w:pStyle w:val="Caption"/>
        <w:spacing w:line="276" w:lineRule="auto"/>
      </w:pPr>
    </w:p>
    <w:p w14:paraId="2B970AB6" w14:textId="74593265" w:rsidR="00B830A4" w:rsidRPr="00AD5A40" w:rsidRDefault="00A03368" w:rsidP="00AD5A40">
      <w:pPr>
        <w:pStyle w:val="Caption"/>
        <w:spacing w:line="276" w:lineRule="auto"/>
        <w:sectPr w:rsidR="00B830A4"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rsidRPr="00AD5A40">
        <w:t>Figure A</w:t>
      </w:r>
      <w:r w:rsidR="007F0CE3" w:rsidRPr="00AD5A40">
        <w:fldChar w:fldCharType="begin"/>
      </w:r>
      <w:r w:rsidR="007F0CE3" w:rsidRPr="00AD5A40">
        <w:instrText xml:space="preserve"> SEQ Figure_A \* ARABIC </w:instrText>
      </w:r>
      <w:r w:rsidR="007F0CE3" w:rsidRPr="00AD5A40">
        <w:fldChar w:fldCharType="separate"/>
      </w:r>
      <w:r w:rsidR="006E09BE" w:rsidRPr="00AD5A40">
        <w:rPr>
          <w:noProof/>
        </w:rPr>
        <w:t>13</w:t>
      </w:r>
      <w:r w:rsidR="007F0CE3" w:rsidRPr="00AD5A40">
        <w:fldChar w:fldCharType="end"/>
      </w:r>
      <w:r w:rsidR="007F0CE3" w:rsidRPr="00AD5A40">
        <w:t xml:space="preserve"> (a,c,e) Plots of smoothers for Year, Latitude, and Longitude, and first derivatives thereof for </w:t>
      </w:r>
      <w:r w:rsidR="001C2C6B" w:rsidRPr="00AD5A40">
        <w:t>male age thirty</w:t>
      </w:r>
      <w:r w:rsidR="007F0CE3" w:rsidRPr="00AD5A40">
        <w:t xml:space="preserve"> sablefish (b,d,f). Red lines indicate latitudes or longitudes that produced the highest first derivative and had a confidence interval that did not include zero.</w:t>
      </w:r>
      <w:r w:rsidR="00B67EDD" w:rsidRPr="00AD5A40">
        <w:t xml:space="preserve"> </w:t>
      </w:r>
      <w:r w:rsidR="007F0CE3" w:rsidRPr="00AD5A40">
        <w:t xml:space="preserve">g) map with model-detected breakpoints (red lines). </w:t>
      </w:r>
    </w:p>
    <w:p w14:paraId="4393D15B" w14:textId="2E1D5CCB" w:rsidR="00456C25" w:rsidRPr="00AD5A40" w:rsidRDefault="006952A1" w:rsidP="00AD5A40">
      <w:pPr>
        <w:pStyle w:val="Caption"/>
        <w:spacing w:line="276" w:lineRule="auto"/>
        <w:rPr>
          <w:iCs w:val="0"/>
        </w:rPr>
      </w:pPr>
      <w:r w:rsidRPr="00AD5A40">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5DAD5388" w:rsidR="0090493F" w:rsidRPr="00AD5A40" w:rsidRDefault="00DC2511" w:rsidP="00AD5A40">
      <w:pPr>
        <w:pStyle w:val="Caption"/>
        <w:spacing w:line="276" w:lineRule="auto"/>
        <w:sectPr w:rsidR="0090493F" w:rsidRPr="00AD5A40" w:rsidSect="00976DBF">
          <w:pgSz w:w="12240" w:h="15840"/>
          <w:pgMar w:top="1440" w:right="1440" w:bottom="1440" w:left="1440" w:header="720" w:footer="720" w:gutter="0"/>
          <w:lnNumType w:countBy="1" w:restart="continuous"/>
          <w:cols w:space="720"/>
          <w:docGrid w:linePitch="360"/>
        </w:sectPr>
      </w:pPr>
      <w:bookmarkStart w:id="5" w:name="_Ref8638752"/>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4</w:t>
      </w:r>
      <w:r w:rsidRPr="00AD5A40">
        <w:fldChar w:fldCharType="end"/>
      </w:r>
      <w:bookmarkEnd w:id="5"/>
      <w:r w:rsidR="00E775A7" w:rsidRPr="00AD5A40">
        <w:t xml:space="preserve"> </w:t>
      </w:r>
      <w:r w:rsidR="00F705A6" w:rsidRPr="00AD5A40">
        <w:rPr>
          <w:i/>
        </w:rPr>
        <w:t>L</w:t>
      </w:r>
      <w:r w:rsidR="00F705A6" w:rsidRPr="00AD5A40">
        <w:rPr>
          <w:i/>
          <w:vertAlign w:val="subscript"/>
        </w:rPr>
        <w:t>∞</w:t>
      </w:r>
      <w:r w:rsidR="00F705A6" w:rsidRPr="00AD5A40">
        <w:t xml:space="preserve"> </w:t>
      </w:r>
      <w:r w:rsidR="00E775A7" w:rsidRPr="00AD5A40">
        <w:t>estimates for the fully stratified, 5-region, 2-period</w:t>
      </w:r>
      <w:r w:rsidR="002578A3" w:rsidRPr="00AD5A40">
        <w:t xml:space="preserve"> (during and after 2010, and before)</w:t>
      </w:r>
      <w:r w:rsidR="00E775A7" w:rsidRPr="00AD5A40">
        <w:t xml:space="preserve"> and 2-sex model. Bars represent 95% confidence intervals. </w:t>
      </w:r>
      <w:r w:rsidR="00BF362B" w:rsidRPr="00AD5A40">
        <w:t xml:space="preserve">Strata from the same spatial region and sex </w:t>
      </w:r>
      <w:r w:rsidR="00D32F4C" w:rsidRPr="00AD5A40">
        <w:t xml:space="preserve">that </w:t>
      </w:r>
      <w:r w:rsidR="00BF362B" w:rsidRPr="00AD5A40">
        <w:t xml:space="preserve">shared overlapping ranges for </w:t>
      </w:r>
      <w:r w:rsidR="00730332" w:rsidRPr="00AD5A40">
        <w:rPr>
          <w:i/>
        </w:rPr>
        <w:t>L</w:t>
      </w:r>
      <w:r w:rsidR="00730332" w:rsidRPr="00AD5A40">
        <w:rPr>
          <w:i/>
          <w:vertAlign w:val="subscript"/>
        </w:rPr>
        <w:t xml:space="preserve">∞ </w:t>
      </w:r>
      <w:r w:rsidR="002578A3" w:rsidRPr="00AD5A40">
        <w:t xml:space="preserve">are colored in red and early and late periods </w:t>
      </w:r>
      <w:r w:rsidR="00BF362B" w:rsidRPr="00AD5A40">
        <w:t>were combined</w:t>
      </w:r>
      <w:r w:rsidR="002578A3" w:rsidRPr="00AD5A40">
        <w:t xml:space="preserve"> within their respective regions and sexes</w:t>
      </w:r>
      <w:r w:rsidR="00BF362B" w:rsidRPr="00AD5A40">
        <w:t xml:space="preserve"> for the </w:t>
      </w:r>
      <w:r w:rsidR="00A413DC" w:rsidRPr="00AD5A40">
        <w:t>subsequent</w:t>
      </w:r>
      <w:r w:rsidR="00BF362B" w:rsidRPr="00AD5A40">
        <w:t xml:space="preserve"> analysis.</w:t>
      </w:r>
    </w:p>
    <w:p w14:paraId="0D482CA5" w14:textId="611790CD" w:rsidR="0090493F" w:rsidRPr="00AD5A40" w:rsidRDefault="0090493F" w:rsidP="00AD5A40">
      <w:pPr>
        <w:pStyle w:val="Caption"/>
        <w:spacing w:line="276" w:lineRule="auto"/>
      </w:pPr>
      <w:r w:rsidRPr="00AD5A40">
        <w:rPr>
          <w:noProof/>
          <w:lang w:val="en-AU" w:eastAsia="en-AU"/>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146B34AE" w:rsidR="00CA2760" w:rsidRPr="00AD5A40" w:rsidRDefault="0090493F" w:rsidP="00692A9F">
      <w:pPr>
        <w:pStyle w:val="Caption"/>
        <w:spacing w:line="276" w:lineRule="auto"/>
        <w:jc w:val="both"/>
        <w:sectPr w:rsidR="00CA2760"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5</w:t>
      </w:r>
      <w:r w:rsidRPr="00AD5A40">
        <w:fldChar w:fldCharType="end"/>
      </w:r>
      <w:r w:rsidRPr="00AD5A40">
        <w:t xml:space="preserve"> Fits of von Bertalanffy growth function (black lines) to data for Phase 1 spatio-temporal aggregation. Points are raw survey data colored by their source. Line types denote whether fit is for early, late or pooled time period.</w:t>
      </w:r>
    </w:p>
    <w:p w14:paraId="036B834B" w14:textId="027C88AD" w:rsidR="008D4C75" w:rsidRPr="00AD5A40" w:rsidRDefault="008D4C75" w:rsidP="00AD5A40">
      <w:pPr>
        <w:pStyle w:val="Caption"/>
        <w:spacing w:line="276" w:lineRule="auto"/>
        <w:rPr>
          <w:i/>
        </w:rPr>
      </w:pPr>
      <w:r w:rsidRPr="00AD5A40">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5A673DF1" w:rsidR="007E1CCD" w:rsidRPr="00AD5A40" w:rsidRDefault="008D4C75" w:rsidP="00692A9F">
      <w:pPr>
        <w:pStyle w:val="Caption"/>
        <w:spacing w:line="276" w:lineRule="auto"/>
        <w:jc w:val="both"/>
        <w:sectPr w:rsidR="007E1CCD"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6</w:t>
      </w:r>
      <w:r w:rsidRPr="00AD5A40">
        <w:fldChar w:fldCharType="end"/>
      </w:r>
      <w:r w:rsidRPr="00AD5A40">
        <w:t xml:space="preserve"> </w:t>
      </w:r>
      <w:r w:rsidR="00F705A6" w:rsidRPr="00AD5A40">
        <w:rPr>
          <w:i/>
        </w:rPr>
        <w:t>L</w:t>
      </w:r>
      <w:r w:rsidR="00F705A6" w:rsidRPr="00AD5A40">
        <w:rPr>
          <w:i/>
          <w:vertAlign w:val="subscript"/>
        </w:rPr>
        <w:t>∞</w:t>
      </w:r>
      <w:r w:rsidR="00F705A6" w:rsidRPr="00AD5A40">
        <w:t xml:space="preserve"> </w:t>
      </w:r>
      <w:r w:rsidR="00CA2760" w:rsidRPr="00AD5A40">
        <w:t xml:space="preserve">estimates for the second </w:t>
      </w:r>
      <w:r w:rsidR="009018B0" w:rsidRPr="00AD5A40">
        <w:t xml:space="preserve">(final) </w:t>
      </w:r>
      <w:r w:rsidR="00CA2760" w:rsidRPr="00AD5A40">
        <w:t xml:space="preserve">aggregation phase, where a time break at 2010 was only applied to both sexes for regions 3, 4 and 5; </w:t>
      </w:r>
      <w:r w:rsidR="00640358" w:rsidRPr="00AD5A40">
        <w:t xml:space="preserve">Regions 1 </w:t>
      </w:r>
      <w:r w:rsidR="00CA2760" w:rsidRPr="00AD5A40">
        <w:t>and 2 use data for all years combined</w:t>
      </w:r>
      <w:r w:rsidR="007C4F92" w:rsidRPr="00AD5A40">
        <w:t xml:space="preserve"> </w:t>
      </w:r>
      <w:r w:rsidR="00427061" w:rsidRPr="00AD5A40">
        <w:t>and still</w:t>
      </w:r>
      <w:r w:rsidR="007C4F92" w:rsidRPr="00AD5A40">
        <w:t xml:space="preserve"> estimate sexes separately</w:t>
      </w:r>
      <w:r w:rsidR="00CA2760" w:rsidRPr="00AD5A40">
        <w:t xml:space="preserve">. Bars represent 95% confidence intervals. </w:t>
      </w:r>
    </w:p>
    <w:p w14:paraId="377DA526" w14:textId="25D228A5" w:rsidR="00DC2511" w:rsidRPr="00AD5A40" w:rsidRDefault="007E1CCD" w:rsidP="00AD5A40">
      <w:pPr>
        <w:pStyle w:val="Heading1"/>
        <w:spacing w:line="276" w:lineRule="auto"/>
      </w:pPr>
      <w:r w:rsidRPr="00AD5A40">
        <w:lastRenderedPageBreak/>
        <w:t xml:space="preserve">A.3 STARS </w:t>
      </w:r>
      <w:r w:rsidR="00222845" w:rsidRPr="00AD5A40">
        <w:t>Method Results</w:t>
      </w:r>
    </w:p>
    <w:p w14:paraId="6A5E0C16" w14:textId="75A24E91" w:rsidR="007E1CCD" w:rsidRPr="00AD5A40" w:rsidRDefault="007E1CCD" w:rsidP="00AD5A40">
      <w:pPr>
        <w:spacing w:line="276" w:lineRule="auto"/>
      </w:pPr>
      <w:r w:rsidRPr="00AD5A40">
        <w:rPr>
          <w:noProof/>
          <w:lang w:val="en-AU" w:eastAsia="en-AU"/>
        </w:rPr>
        <w:drawing>
          <wp:inline distT="0" distB="0" distL="0" distR="0" wp14:anchorId="625A5A92" wp14:editId="44029D4E">
            <wp:extent cx="5943360"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360" cy="4322444"/>
                    </a:xfrm>
                    <a:prstGeom prst="rect">
                      <a:avLst/>
                    </a:prstGeom>
                  </pic:spPr>
                </pic:pic>
              </a:graphicData>
            </a:graphic>
          </wp:inline>
        </w:drawing>
      </w:r>
    </w:p>
    <w:p w14:paraId="5C6EBDF3" w14:textId="77777777" w:rsidR="00925AFC" w:rsidRDefault="007E1CCD" w:rsidP="00692A9F">
      <w:pPr>
        <w:pStyle w:val="Caption"/>
        <w:spacing w:line="276" w:lineRule="auto"/>
        <w:jc w:val="both"/>
        <w:rPr>
          <w:ins w:id="6" w:author="mkapur" w:date="2019-10-04T14:56:00Z"/>
        </w:rPr>
        <w:sectPr w:rsidR="00925AFC"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7</w:t>
      </w:r>
      <w:r w:rsidRPr="00AD5A40">
        <w:fldChar w:fldCharType="end"/>
      </w:r>
      <w:r w:rsidR="00920B04" w:rsidRPr="00AD5A40">
        <w:t>.</w:t>
      </w:r>
      <w:r w:rsidRPr="00AD5A40">
        <w:t xml:space="preserve"> Using the STARS method </w:t>
      </w:r>
      <w:r w:rsidRPr="00AD5A40">
        <w:fldChar w:fldCharType="begin" w:fldLock="1"/>
      </w:r>
      <w:r w:rsidR="00775178" w:rsidRPr="00AD5A40">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rsidRPr="00AD5A40">
        <w:fldChar w:fldCharType="separate"/>
      </w:r>
      <w:r w:rsidRPr="00AD5A40">
        <w:rPr>
          <w:noProof/>
        </w:rPr>
        <w:t>(Rodionov, 2004)</w:t>
      </w:r>
      <w:r w:rsidRPr="00AD5A40">
        <w:fldChar w:fldCharType="end"/>
      </w:r>
      <w:r w:rsidRPr="00AD5A40">
        <w:t xml:space="preserve"> a) coverage probabilities for the endpoints of the growth curve, L</w:t>
      </w:r>
      <w:r w:rsidRPr="00AD5A40">
        <w:rPr>
          <w:vertAlign w:val="subscript"/>
        </w:rPr>
        <w:t>1</w:t>
      </w:r>
      <w:r w:rsidRPr="00AD5A40">
        <w:t xml:space="preserve"> (left) and L</w:t>
      </w:r>
      <w:r w:rsidRPr="00AD5A40">
        <w:rPr>
          <w:vertAlign w:val="subscript"/>
        </w:rPr>
        <w:t>2</w:t>
      </w:r>
      <w:r w:rsidRPr="00AD5A40">
        <w:t xml:space="preserve"> (right), and b) proportion of 100 simulations for each spatial scenario wherein the correct latitudinal breaks (left), or longitudinal breaks (center) or yearly break (right) were detected.</w:t>
      </w:r>
    </w:p>
    <w:p w14:paraId="50FB3178" w14:textId="4457CA3A" w:rsidR="00925AFC" w:rsidRPr="00C8355E" w:rsidRDefault="00925AFC" w:rsidP="00925AFC">
      <w:pPr>
        <w:spacing w:line="276" w:lineRule="auto"/>
        <w:jc w:val="both"/>
        <w:rPr>
          <w:b/>
          <w:bCs/>
          <w:color w:val="4472C4" w:themeColor="accent1"/>
        </w:rPr>
      </w:pPr>
      <w:r w:rsidRPr="00C8355E">
        <w:rPr>
          <w:b/>
          <w:bCs/>
          <w:color w:val="4472C4" w:themeColor="accent1"/>
        </w:rPr>
        <w:lastRenderedPageBreak/>
        <w:t>Commentary on comparison of simulation study and STARS method</w:t>
      </w:r>
    </w:p>
    <w:p w14:paraId="76F5DB86" w14:textId="77777777" w:rsidR="00925AFC" w:rsidRPr="00980E8B" w:rsidRDefault="00925AFC" w:rsidP="00925AFC">
      <w:pPr>
        <w:spacing w:line="276" w:lineRule="auto"/>
        <w:jc w:val="both"/>
        <w:rPr>
          <w:color w:val="4472C4" w:themeColor="accent1"/>
        </w:rPr>
      </w:pPr>
    </w:p>
    <w:p w14:paraId="6C2338F1" w14:textId="68B747E4" w:rsidR="00925AFC" w:rsidRPr="00980E8B" w:rsidRDefault="00925AFC" w:rsidP="00980E8B">
      <w:pPr>
        <w:spacing w:line="276" w:lineRule="auto"/>
        <w:jc w:val="both"/>
        <w:rPr>
          <w:color w:val="4472C4" w:themeColor="accent1"/>
        </w:rPr>
      </w:pPr>
      <w:r w:rsidRPr="00980E8B">
        <w:rPr>
          <w:color w:val="4472C4" w:themeColor="accent1"/>
        </w:rPr>
        <w:t xml:space="preserve">We observed decreased ability of the method to detect breakpoints near the edge of the range, with a true break at 48° inconsistently being assigned between 46° and 50°. This outcome, and the resultant low coverage probabilities for parameters </w:t>
      </w:r>
      <w:r w:rsidRPr="00980E8B">
        <w:rPr>
          <w:i/>
          <w:color w:val="4472C4" w:themeColor="accent1"/>
        </w:rPr>
        <w:t>L</w:t>
      </w:r>
      <w:r w:rsidRPr="00980E8B">
        <w:rPr>
          <w:color w:val="4472C4" w:themeColor="accent1"/>
          <w:vertAlign w:val="subscript"/>
        </w:rPr>
        <w:t>1</w:t>
      </w:r>
      <w:r w:rsidRPr="00980E8B">
        <w:rPr>
          <w:color w:val="4472C4" w:themeColor="accent1"/>
        </w:rPr>
        <w:t xml:space="preserve"> and </w:t>
      </w:r>
      <w:r w:rsidRPr="00980E8B">
        <w:rPr>
          <w:i/>
          <w:color w:val="4472C4" w:themeColor="accent1"/>
        </w:rPr>
        <w:t>L</w:t>
      </w:r>
      <w:r w:rsidRPr="00980E8B">
        <w:rPr>
          <w:color w:val="4472C4" w:themeColor="accent1"/>
          <w:vertAlign w:val="subscript"/>
        </w:rPr>
        <w:t>2</w:t>
      </w:r>
      <w:r w:rsidRPr="00980E8B">
        <w:rPr>
          <w:color w:val="4472C4" w:themeColor="accent1"/>
        </w:rPr>
        <w:t xml:space="preserve"> for this scenario were likely due to the smaller number of samples present in the ‘edge’</w:t>
      </w:r>
      <w:r w:rsidR="00F43973">
        <w:rPr>
          <w:color w:val="4472C4" w:themeColor="accent1"/>
        </w:rPr>
        <w:t xml:space="preserve"> </w:t>
      </w:r>
      <w:bookmarkStart w:id="7" w:name="_GoBack"/>
      <w:bookmarkEnd w:id="7"/>
      <w:r w:rsidRPr="00980E8B">
        <w:rPr>
          <w:color w:val="4472C4" w:themeColor="accent1"/>
        </w:rPr>
        <w:t xml:space="preserve">of the simulated space, and contrast in length-at-age between the two regions, which rendered estimates of aggregated data uninformative. This suggests that fishery scientists and managers may need alternative tools to detect and appropriately consider variation in growth at the extremes of a stock’s spatial domain, or occurring at present. Such breakdown of detection methods at the margins of a series (at the edges of a study region, or at the end of a time-series) has been documented in </w:t>
      </w:r>
      <w:r w:rsidRPr="00980E8B">
        <w:rPr>
          <w:color w:val="4472C4" w:themeColor="accent1"/>
        </w:rPr>
        <w:fldChar w:fldCharType="begin" w:fldLock="1"/>
      </w:r>
      <w:r w:rsidRPr="00980E8B">
        <w:rPr>
          <w:color w:val="4472C4" w:themeColor="accent1"/>
        </w:rPr>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Pr="00980E8B">
        <w:rPr>
          <w:color w:val="4472C4" w:themeColor="accent1"/>
        </w:rPr>
        <w:fldChar w:fldCharType="separate"/>
      </w:r>
      <w:r w:rsidRPr="00980E8B">
        <w:rPr>
          <w:noProof/>
          <w:color w:val="4472C4" w:themeColor="accent1"/>
        </w:rPr>
        <w:t>Rodionov (2004)</w:t>
      </w:r>
      <w:r w:rsidRPr="00980E8B">
        <w:rPr>
          <w:color w:val="4472C4" w:themeColor="accent1"/>
        </w:rPr>
        <w:fldChar w:fldCharType="end"/>
      </w:r>
      <w:r w:rsidRPr="00980E8B">
        <w:rPr>
          <w:color w:val="4472C4" w:themeColor="accent1"/>
        </w:rPr>
        <w:t xml:space="preserve">, who developed a method using sequential </w:t>
      </w:r>
      <w:r w:rsidRPr="00980E8B">
        <w:rPr>
          <w:i/>
          <w:iCs/>
          <w:color w:val="4472C4" w:themeColor="accent1"/>
        </w:rPr>
        <w:t>t</w:t>
      </w:r>
      <w:r w:rsidRPr="00980E8B">
        <w:rPr>
          <w:color w:val="4472C4" w:themeColor="accent1"/>
        </w:rPr>
        <w:t xml:space="preserve">-tests (STARS) to perform edge-case detection, and applied it to detect ecosystem regime shifts in the Bering Sea </w:t>
      </w:r>
      <w:r w:rsidRPr="00980E8B">
        <w:rPr>
          <w:color w:val="4472C4" w:themeColor="accent1"/>
        </w:rPr>
        <w:fldChar w:fldCharType="begin" w:fldLock="1"/>
      </w:r>
      <w:r w:rsidRPr="00980E8B">
        <w:rPr>
          <w:color w:val="4472C4" w:themeColor="accent1"/>
        </w:rPr>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Pr="00980E8B">
        <w:rPr>
          <w:color w:val="4472C4" w:themeColor="accent1"/>
        </w:rPr>
        <w:fldChar w:fldCharType="separate"/>
      </w:r>
      <w:r w:rsidRPr="00980E8B">
        <w:rPr>
          <w:noProof/>
          <w:color w:val="4472C4" w:themeColor="accent1"/>
        </w:rPr>
        <w:t>(Rodionov and Overland, 2005)</w:t>
      </w:r>
      <w:r w:rsidRPr="00980E8B">
        <w:rPr>
          <w:color w:val="4472C4" w:themeColor="accent1"/>
        </w:rPr>
        <w:fldChar w:fldCharType="end"/>
      </w:r>
      <w:r w:rsidRPr="00980E8B">
        <w:rPr>
          <w:color w:val="4472C4" w:themeColor="accent1"/>
        </w:rPr>
        <w:t xml:space="preserve">. The t-test approach can be tuned by the researcher to control the level of significance that determines a regime shift (or breakpoint), presenting the same challenge of spurious and/or missed detections depending on the sensitivity of the statistical test applied.  Our comparison with the STARS method demonstrated that the GAM-based method performs better at accurately detecting spatial-temporal breakpoints, except for scenarios where the break occurs at the edge of the study system, which was expected. In terms of the coverage probabilities, both methods had a slightly reduced ability to correctly estimate </w:t>
      </w:r>
      <w:r w:rsidRPr="00980E8B">
        <w:rPr>
          <w:i/>
          <w:color w:val="4472C4" w:themeColor="accent1"/>
        </w:rPr>
        <w:t>L</w:t>
      </w:r>
      <w:r w:rsidRPr="00980E8B">
        <w:rPr>
          <w:color w:val="4472C4" w:themeColor="accent1"/>
          <w:vertAlign w:val="subscript"/>
        </w:rPr>
        <w:t>2</w:t>
      </w:r>
      <w:r w:rsidRPr="00980E8B">
        <w:rPr>
          <w:color w:val="4472C4" w:themeColor="accent1"/>
        </w:rPr>
        <w:t xml:space="preserve">, with the STARS method performing slightly better. We believe this outcome is due to two interacting processes: the GAM-based method’s sensitivity to temporal variation, and bias in parameter estimates due to reduced sample sizes at high ages. The GAM appeared to be more sensitive to temporal signals in the datasets, and though it correctly detected (or correctly failed to detect) a temporal breakpoint in the majority of datasets, when it mis-detected a year break it did so seemingly at random, thus splitting the dataset into arbitrary groups and leading to lower accuracy of estimation. This phenomenon was more pronounced for </w:t>
      </w:r>
      <w:r w:rsidRPr="00980E8B">
        <w:rPr>
          <w:i/>
          <w:color w:val="4472C4" w:themeColor="accent1"/>
        </w:rPr>
        <w:t>L</w:t>
      </w:r>
      <w:r w:rsidRPr="00980E8B">
        <w:rPr>
          <w:i/>
          <w:color w:val="4472C4" w:themeColor="accent1"/>
          <w:vertAlign w:val="subscript"/>
        </w:rPr>
        <w:t>2</w:t>
      </w:r>
      <w:r w:rsidRPr="00980E8B">
        <w:rPr>
          <w:color w:val="4472C4" w:themeColor="accent1"/>
        </w:rPr>
        <w:t xml:space="preserve"> since </w:t>
      </w:r>
      <w:r w:rsidRPr="00980E8B">
        <w:rPr>
          <w:i/>
          <w:color w:val="4472C4" w:themeColor="accent1"/>
        </w:rPr>
        <w:t>L</w:t>
      </w:r>
      <w:r w:rsidRPr="00980E8B">
        <w:rPr>
          <w:i/>
          <w:color w:val="4472C4" w:themeColor="accent1"/>
          <w:vertAlign w:val="subscript"/>
        </w:rPr>
        <w:t xml:space="preserve">2 </w:t>
      </w:r>
      <w:r w:rsidRPr="00980E8B">
        <w:rPr>
          <w:color w:val="4472C4" w:themeColor="accent1"/>
        </w:rPr>
        <w:t xml:space="preserve">relies on fish near the terminal age, of which there are typically fewer, and can lead to bias in the resultant estimate when the already-small sample of fish at age </w:t>
      </w:r>
      <w:r w:rsidRPr="00980E8B">
        <w:rPr>
          <w:i/>
          <w:color w:val="4472C4" w:themeColor="accent1"/>
        </w:rPr>
        <w:t>a</w:t>
      </w:r>
      <w:r w:rsidRPr="00980E8B">
        <w:rPr>
          <w:i/>
          <w:color w:val="4472C4" w:themeColor="accent1"/>
          <w:vertAlign w:val="subscript"/>
        </w:rPr>
        <w:t xml:space="preserve">2 </w:t>
      </w:r>
      <w:r w:rsidRPr="00980E8B">
        <w:rPr>
          <w:color w:val="4472C4" w:themeColor="accent1"/>
        </w:rPr>
        <w:t xml:space="preserve">is split further due to spurious year detections. Indeed, for all scenarios besides Scenarios 1 and 4 (no breaks and break-at-edge), the margin by which </w:t>
      </w:r>
      <w:r w:rsidRPr="00980E8B">
        <w:rPr>
          <w:i/>
          <w:color w:val="4472C4" w:themeColor="accent1"/>
        </w:rPr>
        <w:t>L</w:t>
      </w:r>
      <w:r w:rsidRPr="00980E8B">
        <w:rPr>
          <w:i/>
          <w:color w:val="4472C4" w:themeColor="accent1"/>
          <w:vertAlign w:val="subscript"/>
        </w:rPr>
        <w:t>2</w:t>
      </w:r>
      <w:r w:rsidRPr="00980E8B">
        <w:rPr>
          <w:i/>
          <w:color w:val="4472C4" w:themeColor="accent1"/>
        </w:rPr>
        <w:t xml:space="preserve"> </w:t>
      </w:r>
      <w:r w:rsidRPr="00980E8B">
        <w:rPr>
          <w:color w:val="4472C4" w:themeColor="accent1"/>
        </w:rPr>
        <w:t>was missed was greater in simulations that mis-detected the year break (see Supplementary Material, Table A4).  For assessment methods that estimate VBGF growth parameters within the assessment model, this low-data/low-accuracy issue for the terminal length may induce greater uncertainty (e.g., the need for priors with higher standard deviations) until targeted survey sampling can improve precision in less-represented management areas.</w:t>
      </w:r>
    </w:p>
    <w:p w14:paraId="581A5762" w14:textId="3FCAA6D3" w:rsidR="000807A7" w:rsidRPr="00AD5A40" w:rsidRDefault="000807A7" w:rsidP="00692A9F">
      <w:pPr>
        <w:pStyle w:val="Caption"/>
        <w:spacing w:line="276" w:lineRule="auto"/>
        <w:jc w:val="both"/>
        <w:sectPr w:rsidR="000807A7" w:rsidRPr="00AD5A40" w:rsidSect="00976DBF">
          <w:pgSz w:w="12240" w:h="15840"/>
          <w:pgMar w:top="1440" w:right="1440" w:bottom="1440" w:left="1440" w:header="720" w:footer="720" w:gutter="0"/>
          <w:lnNumType w:countBy="1" w:restart="continuous"/>
          <w:cols w:space="720"/>
          <w:docGrid w:linePitch="360"/>
        </w:sectPr>
      </w:pPr>
    </w:p>
    <w:p w14:paraId="51A09ECB" w14:textId="77777777" w:rsidR="0057595A" w:rsidRPr="00AD5A40" w:rsidRDefault="0057595A" w:rsidP="00AD5A40">
      <w:pPr>
        <w:pStyle w:val="Heading1"/>
        <w:spacing w:line="276" w:lineRule="auto"/>
        <w:rPr>
          <w:lang w:val="en"/>
        </w:rPr>
      </w:pPr>
      <w:r w:rsidRPr="00AD5A40">
        <w:rPr>
          <w:lang w:val="en"/>
        </w:rPr>
        <w:lastRenderedPageBreak/>
        <w:t>References</w:t>
      </w:r>
    </w:p>
    <w:p w14:paraId="25840D00" w14:textId="584949A2" w:rsidR="00775178" w:rsidRPr="00AD5A40" w:rsidRDefault="0057595A" w:rsidP="00AD5A40">
      <w:pPr>
        <w:widowControl w:val="0"/>
        <w:autoSpaceDE w:val="0"/>
        <w:autoSpaceDN w:val="0"/>
        <w:adjustRightInd w:val="0"/>
        <w:spacing w:line="276" w:lineRule="auto"/>
        <w:ind w:left="480" w:hanging="480"/>
        <w:rPr>
          <w:noProof/>
        </w:rPr>
      </w:pPr>
      <w:r w:rsidRPr="00AD5A40">
        <w:fldChar w:fldCharType="begin" w:fldLock="1"/>
      </w:r>
      <w:r w:rsidRPr="00AD5A40">
        <w:instrText xml:space="preserve">ADDIN Mendeley Bibliography CSL_BIBLIOGRAPHY </w:instrText>
      </w:r>
      <w:r w:rsidRPr="00AD5A40">
        <w:fldChar w:fldCharType="separate"/>
      </w:r>
      <w:r w:rsidR="00775178" w:rsidRPr="00AD5A40">
        <w:rPr>
          <w:noProof/>
        </w:rPr>
        <w:t>Beverton, R.J.H., Holt, S.J., 1957. On the Dynamics of Exploited Fish Populations, Fisheries Investigations Series 2: Sea Fisheries. https://doi.org/10.1007/BF00044132</w:t>
      </w:r>
    </w:p>
    <w:p w14:paraId="55F37E15"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Kirkwood, G.P., 1983. Estimation of von Bertalanffy Growth Curve Parameters Using both Length Increment and Age–Length Data. Can. J. Fish. Aquat. Sci. 40, 1405–1411. https://doi.org/10.1139/f83-162</w:t>
      </w:r>
    </w:p>
    <w:p w14:paraId="7938D799"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Rodionov, S.N., 2004. A sequential algorithm for testing climate regime shifts. Geophys. Res. Lett. 31, 2–5. https://doi.org/10.1029/2004GL019448</w:t>
      </w:r>
    </w:p>
    <w:p w14:paraId="6C6BF8AD" w14:textId="2A6E2EEF" w:rsidR="0057595A" w:rsidRPr="00AD5A40" w:rsidRDefault="0057595A" w:rsidP="00AD5A40">
      <w:pPr>
        <w:spacing w:line="276" w:lineRule="auto"/>
      </w:pPr>
      <w:r w:rsidRPr="00AD5A40">
        <w:fldChar w:fldCharType="end"/>
      </w:r>
    </w:p>
    <w:sectPr w:rsidR="0057595A" w:rsidRPr="00AD5A40" w:rsidSect="00976D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D3A5DE" w14:textId="77777777" w:rsidR="00541DAB" w:rsidRDefault="00541DAB" w:rsidP="001F239F">
      <w:pPr>
        <w:spacing w:line="240" w:lineRule="auto"/>
      </w:pPr>
      <w:r>
        <w:separator/>
      </w:r>
    </w:p>
  </w:endnote>
  <w:endnote w:type="continuationSeparator" w:id="0">
    <w:p w14:paraId="7F012CAE" w14:textId="77777777" w:rsidR="00541DAB" w:rsidRDefault="00541DAB"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E77CFD" w:rsidRDefault="00E77CFD">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7FD22D71" w14:textId="77777777" w:rsidR="00E77CFD" w:rsidRDefault="00E77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9EF5DA" w14:textId="77777777" w:rsidR="00541DAB" w:rsidRDefault="00541DAB" w:rsidP="001F239F">
      <w:pPr>
        <w:spacing w:line="240" w:lineRule="auto"/>
      </w:pPr>
      <w:r>
        <w:separator/>
      </w:r>
    </w:p>
  </w:footnote>
  <w:footnote w:type="continuationSeparator" w:id="0">
    <w:p w14:paraId="300481EC" w14:textId="77777777" w:rsidR="00541DAB" w:rsidRDefault="00541DAB"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00AF0"/>
    <w:rsid w:val="00041698"/>
    <w:rsid w:val="00045086"/>
    <w:rsid w:val="000612F4"/>
    <w:rsid w:val="000754A3"/>
    <w:rsid w:val="000806E3"/>
    <w:rsid w:val="000807A7"/>
    <w:rsid w:val="00087FC7"/>
    <w:rsid w:val="000A5F08"/>
    <w:rsid w:val="000B005F"/>
    <w:rsid w:val="000B13A7"/>
    <w:rsid w:val="000B517C"/>
    <w:rsid w:val="000B56E4"/>
    <w:rsid w:val="000D3C61"/>
    <w:rsid w:val="000D3FAB"/>
    <w:rsid w:val="000D7662"/>
    <w:rsid w:val="000E28E9"/>
    <w:rsid w:val="000F246C"/>
    <w:rsid w:val="000F2CF3"/>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4FD3"/>
    <w:rsid w:val="0017504F"/>
    <w:rsid w:val="00176115"/>
    <w:rsid w:val="00176213"/>
    <w:rsid w:val="00192C09"/>
    <w:rsid w:val="001A146D"/>
    <w:rsid w:val="001A2D4F"/>
    <w:rsid w:val="001A6FB3"/>
    <w:rsid w:val="001A7DEE"/>
    <w:rsid w:val="001B23D7"/>
    <w:rsid w:val="001C2C6B"/>
    <w:rsid w:val="001E319E"/>
    <w:rsid w:val="001F239F"/>
    <w:rsid w:val="001F4DA7"/>
    <w:rsid w:val="001F6D48"/>
    <w:rsid w:val="001F786C"/>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2071"/>
    <w:rsid w:val="0028472F"/>
    <w:rsid w:val="00293988"/>
    <w:rsid w:val="00295AFD"/>
    <w:rsid w:val="00297D3E"/>
    <w:rsid w:val="002A37FF"/>
    <w:rsid w:val="002B59D2"/>
    <w:rsid w:val="002B773C"/>
    <w:rsid w:val="002C3F5B"/>
    <w:rsid w:val="002C7356"/>
    <w:rsid w:val="002E43FF"/>
    <w:rsid w:val="002F319F"/>
    <w:rsid w:val="0030752D"/>
    <w:rsid w:val="00316515"/>
    <w:rsid w:val="003357F0"/>
    <w:rsid w:val="00335A6B"/>
    <w:rsid w:val="00336A1C"/>
    <w:rsid w:val="00350BEF"/>
    <w:rsid w:val="00362BDA"/>
    <w:rsid w:val="00364648"/>
    <w:rsid w:val="003659AA"/>
    <w:rsid w:val="0036764D"/>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467A0"/>
    <w:rsid w:val="00456C25"/>
    <w:rsid w:val="004627AE"/>
    <w:rsid w:val="00462C17"/>
    <w:rsid w:val="0046625D"/>
    <w:rsid w:val="004722E8"/>
    <w:rsid w:val="0048311C"/>
    <w:rsid w:val="00483B52"/>
    <w:rsid w:val="00493DC8"/>
    <w:rsid w:val="00495E2D"/>
    <w:rsid w:val="004A00CA"/>
    <w:rsid w:val="004A79B9"/>
    <w:rsid w:val="004B5281"/>
    <w:rsid w:val="004C7938"/>
    <w:rsid w:val="004D4716"/>
    <w:rsid w:val="004E51D9"/>
    <w:rsid w:val="004E56FA"/>
    <w:rsid w:val="004E74BD"/>
    <w:rsid w:val="004F21CF"/>
    <w:rsid w:val="004F2D38"/>
    <w:rsid w:val="004F388C"/>
    <w:rsid w:val="0050640D"/>
    <w:rsid w:val="00511265"/>
    <w:rsid w:val="00514264"/>
    <w:rsid w:val="00517806"/>
    <w:rsid w:val="005231DF"/>
    <w:rsid w:val="00526B81"/>
    <w:rsid w:val="00531A48"/>
    <w:rsid w:val="00541DAB"/>
    <w:rsid w:val="00544F67"/>
    <w:rsid w:val="0057595A"/>
    <w:rsid w:val="00587FAD"/>
    <w:rsid w:val="005A068D"/>
    <w:rsid w:val="005A36FC"/>
    <w:rsid w:val="005A41F0"/>
    <w:rsid w:val="005B39C6"/>
    <w:rsid w:val="005B3CD6"/>
    <w:rsid w:val="005B56D9"/>
    <w:rsid w:val="005B593C"/>
    <w:rsid w:val="005B5F08"/>
    <w:rsid w:val="005D13C2"/>
    <w:rsid w:val="005D1F9C"/>
    <w:rsid w:val="005D5BE6"/>
    <w:rsid w:val="006055D3"/>
    <w:rsid w:val="006123F9"/>
    <w:rsid w:val="00616545"/>
    <w:rsid w:val="00617165"/>
    <w:rsid w:val="006265F8"/>
    <w:rsid w:val="00626771"/>
    <w:rsid w:val="00627CE2"/>
    <w:rsid w:val="00633E50"/>
    <w:rsid w:val="00640358"/>
    <w:rsid w:val="0065797E"/>
    <w:rsid w:val="00660368"/>
    <w:rsid w:val="00660D93"/>
    <w:rsid w:val="00665E9F"/>
    <w:rsid w:val="006668BB"/>
    <w:rsid w:val="00677FD3"/>
    <w:rsid w:val="006920A2"/>
    <w:rsid w:val="00692A9F"/>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012E"/>
    <w:rsid w:val="0077186B"/>
    <w:rsid w:val="0077345F"/>
    <w:rsid w:val="00773839"/>
    <w:rsid w:val="00775178"/>
    <w:rsid w:val="00781DEE"/>
    <w:rsid w:val="00785965"/>
    <w:rsid w:val="00792E2B"/>
    <w:rsid w:val="007A1BD9"/>
    <w:rsid w:val="007A55F7"/>
    <w:rsid w:val="007B099E"/>
    <w:rsid w:val="007B2CF3"/>
    <w:rsid w:val="007B4FD6"/>
    <w:rsid w:val="007B7715"/>
    <w:rsid w:val="007C4F92"/>
    <w:rsid w:val="007C6A64"/>
    <w:rsid w:val="007D3428"/>
    <w:rsid w:val="007D66DF"/>
    <w:rsid w:val="007E0B3A"/>
    <w:rsid w:val="007E186A"/>
    <w:rsid w:val="007E1CCD"/>
    <w:rsid w:val="007E5291"/>
    <w:rsid w:val="007F0CE3"/>
    <w:rsid w:val="007F0D1A"/>
    <w:rsid w:val="0080054C"/>
    <w:rsid w:val="00806AF2"/>
    <w:rsid w:val="008072BE"/>
    <w:rsid w:val="00807EFD"/>
    <w:rsid w:val="008208A7"/>
    <w:rsid w:val="00825320"/>
    <w:rsid w:val="00826FA3"/>
    <w:rsid w:val="0084401F"/>
    <w:rsid w:val="00844C95"/>
    <w:rsid w:val="0085512E"/>
    <w:rsid w:val="0085533C"/>
    <w:rsid w:val="00855A9D"/>
    <w:rsid w:val="008627C3"/>
    <w:rsid w:val="00863AD1"/>
    <w:rsid w:val="0086557E"/>
    <w:rsid w:val="008663D8"/>
    <w:rsid w:val="008730B4"/>
    <w:rsid w:val="008755AC"/>
    <w:rsid w:val="00882040"/>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2782"/>
    <w:rsid w:val="00914492"/>
    <w:rsid w:val="00920B04"/>
    <w:rsid w:val="00925AFC"/>
    <w:rsid w:val="009417D3"/>
    <w:rsid w:val="0094385A"/>
    <w:rsid w:val="00944A54"/>
    <w:rsid w:val="00952953"/>
    <w:rsid w:val="00956348"/>
    <w:rsid w:val="00965B0D"/>
    <w:rsid w:val="009706E4"/>
    <w:rsid w:val="00974CDD"/>
    <w:rsid w:val="00976DBF"/>
    <w:rsid w:val="00980E8B"/>
    <w:rsid w:val="00982B51"/>
    <w:rsid w:val="00983FE0"/>
    <w:rsid w:val="00985465"/>
    <w:rsid w:val="00985784"/>
    <w:rsid w:val="009C23E1"/>
    <w:rsid w:val="009E53D5"/>
    <w:rsid w:val="009F12B0"/>
    <w:rsid w:val="009F6E81"/>
    <w:rsid w:val="00A03368"/>
    <w:rsid w:val="00A06758"/>
    <w:rsid w:val="00A2138F"/>
    <w:rsid w:val="00A22AB0"/>
    <w:rsid w:val="00A2616C"/>
    <w:rsid w:val="00A346ED"/>
    <w:rsid w:val="00A413DC"/>
    <w:rsid w:val="00A415CA"/>
    <w:rsid w:val="00A415FF"/>
    <w:rsid w:val="00A41D2F"/>
    <w:rsid w:val="00A4485A"/>
    <w:rsid w:val="00A45FE7"/>
    <w:rsid w:val="00A50E57"/>
    <w:rsid w:val="00A6238F"/>
    <w:rsid w:val="00A727A0"/>
    <w:rsid w:val="00A84473"/>
    <w:rsid w:val="00A86F1E"/>
    <w:rsid w:val="00A873FB"/>
    <w:rsid w:val="00A875F3"/>
    <w:rsid w:val="00A878C2"/>
    <w:rsid w:val="00A90F25"/>
    <w:rsid w:val="00A94970"/>
    <w:rsid w:val="00AB486E"/>
    <w:rsid w:val="00AC25F7"/>
    <w:rsid w:val="00AD5059"/>
    <w:rsid w:val="00AD5A40"/>
    <w:rsid w:val="00AD5B98"/>
    <w:rsid w:val="00AE1859"/>
    <w:rsid w:val="00AE44B1"/>
    <w:rsid w:val="00B01012"/>
    <w:rsid w:val="00B240CD"/>
    <w:rsid w:val="00B268DA"/>
    <w:rsid w:val="00B41160"/>
    <w:rsid w:val="00B479CF"/>
    <w:rsid w:val="00B52061"/>
    <w:rsid w:val="00B5588A"/>
    <w:rsid w:val="00B663CA"/>
    <w:rsid w:val="00B67EDD"/>
    <w:rsid w:val="00B730E7"/>
    <w:rsid w:val="00B74000"/>
    <w:rsid w:val="00B74D88"/>
    <w:rsid w:val="00B830A4"/>
    <w:rsid w:val="00B952AD"/>
    <w:rsid w:val="00B9570B"/>
    <w:rsid w:val="00BA49B6"/>
    <w:rsid w:val="00BA4C54"/>
    <w:rsid w:val="00BB7718"/>
    <w:rsid w:val="00BC0899"/>
    <w:rsid w:val="00BE326E"/>
    <w:rsid w:val="00BF362B"/>
    <w:rsid w:val="00C00252"/>
    <w:rsid w:val="00C11A0F"/>
    <w:rsid w:val="00C31397"/>
    <w:rsid w:val="00C35067"/>
    <w:rsid w:val="00C46C0D"/>
    <w:rsid w:val="00C557F3"/>
    <w:rsid w:val="00C61754"/>
    <w:rsid w:val="00C76136"/>
    <w:rsid w:val="00C8355E"/>
    <w:rsid w:val="00C9508E"/>
    <w:rsid w:val="00CA2754"/>
    <w:rsid w:val="00CA2760"/>
    <w:rsid w:val="00CA30EE"/>
    <w:rsid w:val="00CA3694"/>
    <w:rsid w:val="00CC6D56"/>
    <w:rsid w:val="00CD1ABD"/>
    <w:rsid w:val="00CE3799"/>
    <w:rsid w:val="00CE42D9"/>
    <w:rsid w:val="00CE5099"/>
    <w:rsid w:val="00CE63AF"/>
    <w:rsid w:val="00CF36A9"/>
    <w:rsid w:val="00D0511B"/>
    <w:rsid w:val="00D137DA"/>
    <w:rsid w:val="00D20F47"/>
    <w:rsid w:val="00D22326"/>
    <w:rsid w:val="00D25F60"/>
    <w:rsid w:val="00D32F4C"/>
    <w:rsid w:val="00D37AF4"/>
    <w:rsid w:val="00D40AA6"/>
    <w:rsid w:val="00D437F5"/>
    <w:rsid w:val="00D44E57"/>
    <w:rsid w:val="00D45F4D"/>
    <w:rsid w:val="00D53141"/>
    <w:rsid w:val="00D55CA8"/>
    <w:rsid w:val="00D566DD"/>
    <w:rsid w:val="00D567CA"/>
    <w:rsid w:val="00D5715F"/>
    <w:rsid w:val="00D61EE8"/>
    <w:rsid w:val="00D62A65"/>
    <w:rsid w:val="00D9060A"/>
    <w:rsid w:val="00D93E8F"/>
    <w:rsid w:val="00D97AF8"/>
    <w:rsid w:val="00DA4376"/>
    <w:rsid w:val="00DA7AF5"/>
    <w:rsid w:val="00DB48E0"/>
    <w:rsid w:val="00DB564F"/>
    <w:rsid w:val="00DC190F"/>
    <w:rsid w:val="00DC2511"/>
    <w:rsid w:val="00E01183"/>
    <w:rsid w:val="00E0582F"/>
    <w:rsid w:val="00E066C0"/>
    <w:rsid w:val="00E14C10"/>
    <w:rsid w:val="00E2591E"/>
    <w:rsid w:val="00E31E4C"/>
    <w:rsid w:val="00E373E1"/>
    <w:rsid w:val="00E45816"/>
    <w:rsid w:val="00E528C1"/>
    <w:rsid w:val="00E54778"/>
    <w:rsid w:val="00E62BA5"/>
    <w:rsid w:val="00E62E67"/>
    <w:rsid w:val="00E7326A"/>
    <w:rsid w:val="00E76355"/>
    <w:rsid w:val="00E775A7"/>
    <w:rsid w:val="00E77CFD"/>
    <w:rsid w:val="00E85F98"/>
    <w:rsid w:val="00E9779C"/>
    <w:rsid w:val="00EB01F4"/>
    <w:rsid w:val="00EC5C46"/>
    <w:rsid w:val="00EC667E"/>
    <w:rsid w:val="00ED2C79"/>
    <w:rsid w:val="00ED392D"/>
    <w:rsid w:val="00EE0E9B"/>
    <w:rsid w:val="00EE13F1"/>
    <w:rsid w:val="00EF11C4"/>
    <w:rsid w:val="00EF78D2"/>
    <w:rsid w:val="00F027AD"/>
    <w:rsid w:val="00F11BE8"/>
    <w:rsid w:val="00F22F4B"/>
    <w:rsid w:val="00F2785D"/>
    <w:rsid w:val="00F27D7C"/>
    <w:rsid w:val="00F30774"/>
    <w:rsid w:val="00F323F0"/>
    <w:rsid w:val="00F3649D"/>
    <w:rsid w:val="00F37BDF"/>
    <w:rsid w:val="00F43973"/>
    <w:rsid w:val="00F43D94"/>
    <w:rsid w:val="00F508DF"/>
    <w:rsid w:val="00F609B3"/>
    <w:rsid w:val="00F60C74"/>
    <w:rsid w:val="00F64BB8"/>
    <w:rsid w:val="00F705A6"/>
    <w:rsid w:val="00F70969"/>
    <w:rsid w:val="00F74C71"/>
    <w:rsid w:val="00F81946"/>
    <w:rsid w:val="00FB1DD4"/>
    <w:rsid w:val="00FC2445"/>
    <w:rsid w:val="00FC654D"/>
    <w:rsid w:val="00FE267B"/>
    <w:rsid w:val="00FE2E2E"/>
    <w:rsid w:val="00FE4072"/>
    <w:rsid w:val="00FF0FC1"/>
    <w:rsid w:val="00FF1DC3"/>
    <w:rsid w:val="00FF4372"/>
    <w:rsid w:val="00FF6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 w:type="paragraph" w:styleId="Revision">
    <w:name w:val="Revision"/>
    <w:hidden/>
    <w:uiPriority w:val="99"/>
    <w:semiHidden/>
    <w:rsid w:val="00980E8B"/>
    <w:pPr>
      <w:spacing w:after="0" w:line="240" w:lineRule="auto"/>
    </w:pPr>
    <w:rPr>
      <w:rFonts w:ascii="Times New Roman" w:eastAsiaTheme="majorEastAsia" w:hAnsi="Times New Roman" w:cs="Times New Roman"/>
      <w:spacing w:val="-10"/>
      <w:kern w:val="28"/>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604001414">
      <w:bodyDiv w:val="1"/>
      <w:marLeft w:val="0"/>
      <w:marRight w:val="0"/>
      <w:marTop w:val="0"/>
      <w:marBottom w:val="0"/>
      <w:divBdr>
        <w:top w:val="none" w:sz="0" w:space="0" w:color="auto"/>
        <w:left w:val="none" w:sz="0" w:space="0" w:color="auto"/>
        <w:bottom w:val="none" w:sz="0" w:space="0" w:color="auto"/>
        <w:right w:val="none" w:sz="0" w:space="0" w:color="auto"/>
      </w:divBdr>
    </w:div>
    <w:div w:id="87019398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9D6169-92AB-4895-9DAD-C5C1E67C0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TotalTime>
  <Pages>25</Pages>
  <Words>4561</Words>
  <Characters>25999</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18</cp:revision>
  <cp:lastPrinted>2019-06-24T16:44:00Z</cp:lastPrinted>
  <dcterms:created xsi:type="dcterms:W3CDTF">2019-07-02T15:18:00Z</dcterms:created>
  <dcterms:modified xsi:type="dcterms:W3CDTF">2019-10-04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